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D1DCB" w:rsidRDefault="00C42E9D" w:rsidP="00C20608">
      <w:pPr>
        <w:spacing w:line="480" w:lineRule="auto"/>
      </w:pPr>
      <w:r w:rsidRPr="00C42E9D">
        <w:rPr>
          <w:b/>
        </w:rPr>
        <w:t xml:space="preserve">Table </w:t>
      </w:r>
      <w:proofErr w:type="spellStart"/>
      <w:r w:rsidR="00A17A19">
        <w:rPr>
          <w:b/>
        </w:rPr>
        <w:t>S</w:t>
      </w:r>
      <w:r w:rsidRPr="00C42E9D">
        <w:rPr>
          <w:b/>
        </w:rPr>
        <w:t>2</w:t>
      </w:r>
      <w:proofErr w:type="spellEnd"/>
      <w:r>
        <w:t xml:space="preserve"> </w:t>
      </w:r>
      <w:r w:rsidR="00563E54" w:rsidRPr="00563E54">
        <w:t>51 articles describing 3194 cases o</w:t>
      </w:r>
      <w:r w:rsidR="00563E54" w:rsidRPr="00322643">
        <w:rPr>
          <w:color w:val="000000" w:themeColor="text1"/>
        </w:rPr>
        <w:t xml:space="preserve">f </w:t>
      </w:r>
      <w:r w:rsidR="00322643" w:rsidRPr="00322643">
        <w:rPr>
          <w:rFonts w:eastAsia="BiauKai"/>
          <w:color w:val="000000" w:themeColor="text1"/>
          <w:lang w:val="en-GB"/>
        </w:rPr>
        <w:t>bilateral or multiple</w:t>
      </w:r>
      <w:r w:rsidR="00322643" w:rsidRPr="00322643">
        <w:rPr>
          <w:bCs/>
          <w:color w:val="000000" w:themeColor="text1"/>
        </w:rPr>
        <w:t xml:space="preserve"> </w:t>
      </w:r>
      <w:r w:rsidR="00563E54" w:rsidRPr="00322643">
        <w:rPr>
          <w:bCs/>
          <w:color w:val="000000" w:themeColor="text1"/>
        </w:rPr>
        <w:t>m</w:t>
      </w:r>
      <w:r w:rsidR="00563E54" w:rsidRPr="00563E54">
        <w:rPr>
          <w:bCs/>
        </w:rPr>
        <w:t xml:space="preserve">ature cystic </w:t>
      </w:r>
      <w:proofErr w:type="spellStart"/>
      <w:r w:rsidR="00563E54" w:rsidRPr="00563E54">
        <w:rPr>
          <w:bCs/>
        </w:rPr>
        <w:t>teratomas</w:t>
      </w:r>
      <w:proofErr w:type="spellEnd"/>
      <w:r w:rsidR="00563E54" w:rsidRPr="00563E54">
        <w:rPr>
          <w:bCs/>
        </w:rPr>
        <w:t xml:space="preserve"> of the ovary were</w:t>
      </w:r>
      <w:r w:rsidR="00563E54" w:rsidRPr="00563E54">
        <w:t xml:space="preserve"> </w:t>
      </w:r>
      <w:r w:rsidR="00563E54">
        <w:t>s</w:t>
      </w:r>
      <w:r w:rsidR="00D446BF">
        <w:t>tratified</w:t>
      </w:r>
      <w:r w:rsidR="0029401C">
        <w:t xml:space="preserve"> </w:t>
      </w:r>
      <w:r w:rsidR="00144A76">
        <w:t xml:space="preserve">into </w:t>
      </w:r>
      <w:r w:rsidR="00144A76" w:rsidRPr="00144A76">
        <w:rPr>
          <w:rFonts w:hint="eastAsia"/>
        </w:rPr>
        <w:t>recurrent</w:t>
      </w:r>
      <w:r w:rsidR="00144A76">
        <w:t>,</w:t>
      </w:r>
      <w:r w:rsidR="00144A76" w:rsidRPr="00144A76">
        <w:t xml:space="preserve"> synchronous </w:t>
      </w:r>
      <w:r w:rsidR="000873AF">
        <w:t>and</w:t>
      </w:r>
      <w:r w:rsidR="00144A76" w:rsidRPr="00144A76">
        <w:t xml:space="preserve"> </w:t>
      </w:r>
      <w:proofErr w:type="spellStart"/>
      <w:r w:rsidR="00144A76" w:rsidRPr="00144A76">
        <w:rPr>
          <w:rFonts w:hint="eastAsia"/>
        </w:rPr>
        <w:t>metachrono</w:t>
      </w:r>
      <w:r w:rsidR="00144A76" w:rsidRPr="00144A76">
        <w:t>u</w:t>
      </w:r>
      <w:r w:rsidR="00144A76" w:rsidRPr="00144A76">
        <w:rPr>
          <w:rFonts w:hint="eastAsia"/>
        </w:rPr>
        <w:t>s</w:t>
      </w:r>
      <w:proofErr w:type="spellEnd"/>
      <w:r w:rsidR="00144A76">
        <w:t xml:space="preserve"> </w:t>
      </w:r>
      <w:r w:rsidR="00144A76" w:rsidRPr="00BF4CD9">
        <w:rPr>
          <w:color w:val="000000"/>
        </w:rPr>
        <w:t>develop</w:t>
      </w:r>
      <w:r w:rsidR="00144A76">
        <w:rPr>
          <w:color w:val="000000"/>
        </w:rPr>
        <w:t>ment.</w:t>
      </w:r>
    </w:p>
    <w:tbl>
      <w:tblPr>
        <w:tblStyle w:val="TableGrid"/>
        <w:tblW w:w="0" w:type="auto"/>
        <w:tblLook w:val="04A0"/>
      </w:tblPr>
      <w:tblGrid>
        <w:gridCol w:w="1547"/>
        <w:gridCol w:w="999"/>
        <w:gridCol w:w="3119"/>
        <w:gridCol w:w="2127"/>
        <w:gridCol w:w="1658"/>
      </w:tblGrid>
      <w:tr w:rsidR="008D7C4C" w:rsidTr="008D7C4C">
        <w:trPr>
          <w:trHeight w:val="427"/>
        </w:trPr>
        <w:tc>
          <w:tcPr>
            <w:tcW w:w="1547" w:type="dxa"/>
          </w:tcPr>
          <w:p w:rsidR="000A0814" w:rsidRDefault="000A0814" w:rsidP="00C20608">
            <w:pPr>
              <w:spacing w:line="480" w:lineRule="auto"/>
            </w:pPr>
          </w:p>
        </w:tc>
        <w:tc>
          <w:tcPr>
            <w:tcW w:w="999" w:type="dxa"/>
          </w:tcPr>
          <w:p w:rsidR="000A0814" w:rsidRDefault="007966AF" w:rsidP="00C20608">
            <w:pPr>
              <w:spacing w:line="480" w:lineRule="auto"/>
            </w:pPr>
            <w:r>
              <w:t>No.</w:t>
            </w:r>
          </w:p>
        </w:tc>
        <w:tc>
          <w:tcPr>
            <w:tcW w:w="3119" w:type="dxa"/>
          </w:tcPr>
          <w:p w:rsidR="000A0814" w:rsidRDefault="000A0814" w:rsidP="00C20608">
            <w:pPr>
              <w:spacing w:line="480" w:lineRule="auto"/>
            </w:pPr>
            <w:r>
              <w:rPr>
                <w:rFonts w:hint="eastAsia"/>
              </w:rPr>
              <w:t>Synchronous</w:t>
            </w:r>
          </w:p>
        </w:tc>
        <w:tc>
          <w:tcPr>
            <w:tcW w:w="2127" w:type="dxa"/>
          </w:tcPr>
          <w:p w:rsidR="000A0814" w:rsidRDefault="000A0814" w:rsidP="00C20608">
            <w:pPr>
              <w:spacing w:line="480" w:lineRule="auto"/>
            </w:pPr>
            <w:proofErr w:type="spellStart"/>
            <w:r>
              <w:t>Metachronous</w:t>
            </w:r>
            <w:proofErr w:type="spellEnd"/>
          </w:p>
        </w:tc>
        <w:tc>
          <w:tcPr>
            <w:tcW w:w="1658" w:type="dxa"/>
          </w:tcPr>
          <w:p w:rsidR="000A0814" w:rsidRDefault="000A0814" w:rsidP="00C20608">
            <w:pPr>
              <w:spacing w:line="480" w:lineRule="auto"/>
            </w:pPr>
            <w:r>
              <w:t>Recurren</w:t>
            </w:r>
            <w:r w:rsidR="00144A76">
              <w:t>t</w:t>
            </w:r>
          </w:p>
        </w:tc>
      </w:tr>
      <w:tr w:rsidR="008D7C4C" w:rsidTr="008D7C4C">
        <w:tc>
          <w:tcPr>
            <w:tcW w:w="1547" w:type="dxa"/>
          </w:tcPr>
          <w:p w:rsidR="000A0814" w:rsidRDefault="000A0814" w:rsidP="00C20608">
            <w:pPr>
              <w:spacing w:line="480" w:lineRule="auto"/>
            </w:pPr>
            <w:r>
              <w:t>Bilateral one case report</w:t>
            </w:r>
          </w:p>
        </w:tc>
        <w:tc>
          <w:tcPr>
            <w:tcW w:w="999" w:type="dxa"/>
          </w:tcPr>
          <w:p w:rsidR="000A0814" w:rsidRDefault="000A0814" w:rsidP="00C20608">
            <w:pPr>
              <w:spacing w:line="480" w:lineRule="auto"/>
            </w:pPr>
            <w:r>
              <w:t>2</w:t>
            </w:r>
            <w:r w:rsidR="004A6F9E">
              <w:t>5</w:t>
            </w:r>
          </w:p>
        </w:tc>
        <w:tc>
          <w:tcPr>
            <w:tcW w:w="3119" w:type="dxa"/>
          </w:tcPr>
          <w:p w:rsidR="000A0814" w:rsidRDefault="000A0814" w:rsidP="00C20608">
            <w:pPr>
              <w:spacing w:line="480" w:lineRule="auto"/>
            </w:pPr>
            <w:r>
              <w:t xml:space="preserve">1/1 </w:t>
            </w:r>
            <w:r w:rsidR="001E7FBC">
              <w:fldChar w:fldCharType="begin">
                <w:fldData xml:space="preserve">PEVuZE5vdGU+PENpdGU+PEF1dGhvcj5DaGl0cmFrYXI8L0F1dGhvcj48WWVhcj4yMDE1PC9ZZWFy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</w:fldData>
              </w:fldChar>
            </w:r>
            <w:r w:rsidR="00A26109">
              <w:instrText xml:space="preserve"> ADDIN EN.CITE </w:instrText>
            </w:r>
            <w:r w:rsidR="001E7FBC">
              <w:fldChar w:fldCharType="begin">
                <w:fldData xml:space="preserve">PEVuZE5vdGU+PENpdGU+PEF1dGhvcj5DaGl0cmFrYXI8L0F1dGhvcj48WWVhcj4yMDE1PC9ZZWFy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</w:fldData>
              </w:fldChar>
            </w:r>
            <w:r w:rsidR="00A26109">
              <w:instrText xml:space="preserve"> ADDIN EN.CITE.DATA </w:instrText>
            </w:r>
            <w:r w:rsidR="001E7FBC">
              <w:fldChar w:fldCharType="end"/>
            </w:r>
            <w:r w:rsidR="001E7FBC">
              <w:fldChar w:fldCharType="separate"/>
            </w:r>
            <w:r w:rsidR="00A26109">
              <w:rPr>
                <w:noProof/>
              </w:rPr>
              <w:t>[1-22]</w:t>
            </w:r>
            <w:r w:rsidR="001E7FBC">
              <w:fldChar w:fldCharType="end"/>
            </w:r>
          </w:p>
        </w:tc>
        <w:tc>
          <w:tcPr>
            <w:tcW w:w="2127" w:type="dxa"/>
          </w:tcPr>
          <w:p w:rsidR="000A0814" w:rsidRDefault="000A0814" w:rsidP="00C20608">
            <w:pPr>
              <w:spacing w:line="480" w:lineRule="auto"/>
            </w:pPr>
            <w:r>
              <w:t xml:space="preserve">1/1 </w:t>
            </w:r>
            <w:r w:rsidR="001E7FBC">
              <w:fldChar w:fldCharType="begin">
                <w:fldData xml:space="preserve">PEVuZE5vdGU+PENpdGU+PEF1dGhvcj5DaGFuZzwvQXV0aG9yPjxZZWFyPjIwMTQ8L1llYXI+PFJl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</w:fldData>
              </w:fldChar>
            </w:r>
            <w:r w:rsidR="00A26109">
              <w:instrText xml:space="preserve"> ADDIN EN.CITE </w:instrText>
            </w:r>
            <w:r w:rsidR="001E7FBC">
              <w:fldChar w:fldCharType="begin">
                <w:fldData xml:space="preserve">PEVuZE5vdGU+PENpdGU+PEF1dGhvcj5DaGFuZzwvQXV0aG9yPjxZZWFyPjIwMTQ8L1llYXI+PFJl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</w:fldData>
              </w:fldChar>
            </w:r>
            <w:r w:rsidR="00A26109">
              <w:instrText xml:space="preserve"> ADDIN EN.CITE.DATA </w:instrText>
            </w:r>
            <w:r w:rsidR="001E7FBC">
              <w:fldChar w:fldCharType="end"/>
            </w:r>
            <w:r w:rsidR="001E7FBC">
              <w:fldChar w:fldCharType="separate"/>
            </w:r>
            <w:r w:rsidR="00A26109">
              <w:rPr>
                <w:noProof/>
              </w:rPr>
              <w:t>[23, 24]</w:t>
            </w:r>
            <w:r w:rsidR="001E7FBC">
              <w:fldChar w:fldCharType="end"/>
            </w:r>
          </w:p>
        </w:tc>
        <w:tc>
          <w:tcPr>
            <w:tcW w:w="1658" w:type="dxa"/>
          </w:tcPr>
          <w:p w:rsidR="000A0814" w:rsidRDefault="000A0814" w:rsidP="00C20608">
            <w:pPr>
              <w:spacing w:line="480" w:lineRule="auto"/>
            </w:pPr>
            <w:r>
              <w:t xml:space="preserve">1/1 </w:t>
            </w:r>
            <w:r w:rsidR="001E7FBC">
              <w:fldChar w:fldCharType="begin">
                <w:fldData xml:space="preserve">PEVuZE5vdGU+PENpdGU+PEF1dGhvcj5DaGFuZzwvQXV0aG9yPjxZZWFyPjIwMTQ8L1llYXI+PFJl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</w:fldData>
              </w:fldChar>
            </w:r>
            <w:r w:rsidR="00A26109">
              <w:instrText xml:space="preserve"> ADDIN EN.CITE </w:instrText>
            </w:r>
            <w:r w:rsidR="001E7FBC">
              <w:fldChar w:fldCharType="begin">
                <w:fldData xml:space="preserve">PEVuZE5vdGU+PENpdGU+PEF1dGhvcj5DaGFuZzwvQXV0aG9yPjxZZWFyPjIwMTQ8L1llYXI+PFJl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</w:fldData>
              </w:fldChar>
            </w:r>
            <w:r w:rsidR="00A26109">
              <w:instrText xml:space="preserve"> ADDIN EN.CITE.DATA </w:instrText>
            </w:r>
            <w:r w:rsidR="001E7FBC">
              <w:fldChar w:fldCharType="end"/>
            </w:r>
            <w:r w:rsidR="001E7FBC">
              <w:fldChar w:fldCharType="separate"/>
            </w:r>
            <w:r w:rsidR="00A26109">
              <w:rPr>
                <w:noProof/>
              </w:rPr>
              <w:t>[23, 25]</w:t>
            </w:r>
            <w:r w:rsidR="001E7FBC">
              <w:fldChar w:fldCharType="end"/>
            </w:r>
          </w:p>
        </w:tc>
      </w:tr>
      <w:tr w:rsidR="008D7C4C" w:rsidTr="008D7C4C">
        <w:tc>
          <w:tcPr>
            <w:tcW w:w="1547" w:type="dxa"/>
          </w:tcPr>
          <w:p w:rsidR="000A0814" w:rsidRDefault="007C637E" w:rsidP="00C20608">
            <w:pPr>
              <w:spacing w:line="480" w:lineRule="auto"/>
            </w:pPr>
            <w:r>
              <w:t>Bilateral two case</w:t>
            </w:r>
            <w:r w:rsidR="000A0814">
              <w:t xml:space="preserve"> report</w:t>
            </w:r>
            <w:r>
              <w:t>s</w:t>
            </w:r>
          </w:p>
        </w:tc>
        <w:tc>
          <w:tcPr>
            <w:tcW w:w="999" w:type="dxa"/>
          </w:tcPr>
          <w:p w:rsidR="000A0814" w:rsidRDefault="000A0814" w:rsidP="00C20608">
            <w:pPr>
              <w:spacing w:line="480" w:lineRule="auto"/>
            </w:pPr>
            <w:r>
              <w:t>8</w:t>
            </w:r>
          </w:p>
        </w:tc>
        <w:tc>
          <w:tcPr>
            <w:tcW w:w="3119" w:type="dxa"/>
          </w:tcPr>
          <w:p w:rsidR="000A0814" w:rsidRDefault="000A0814" w:rsidP="00C20608">
            <w:pPr>
              <w:spacing w:line="480" w:lineRule="auto"/>
            </w:pPr>
            <w:r>
              <w:t xml:space="preserve">2/2 </w:t>
            </w:r>
            <w:r w:rsidR="001E7FBC">
              <w:fldChar w:fldCharType="begin">
                <w:fldData xml:space="preserve">PEVuZE5vdGU+PENpdGU+PEF1dGhvcj5UYWtlZGE8L0F1dGhvcj48WWVhcj4yMDE0PC9ZZWFyPjxS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</w:fldData>
              </w:fldChar>
            </w:r>
            <w:r w:rsidR="00A26109">
              <w:instrText xml:space="preserve"> ADDIN EN.CITE </w:instrText>
            </w:r>
            <w:r w:rsidR="001E7FBC">
              <w:fldChar w:fldCharType="begin">
                <w:fldData xml:space="preserve">PEVuZE5vdGU+PENpdGU+PEF1dGhvcj5UYWtlZGE8L0F1dGhvcj48WWVhcj4yMDE0PC9ZZWFyPjxS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</w:fldData>
              </w:fldChar>
            </w:r>
            <w:r w:rsidR="00A26109">
              <w:instrText xml:space="preserve"> ADDIN EN.CITE.DATA </w:instrText>
            </w:r>
            <w:r w:rsidR="001E7FBC">
              <w:fldChar w:fldCharType="end"/>
            </w:r>
            <w:r w:rsidR="001E7FBC">
              <w:fldChar w:fldCharType="separate"/>
            </w:r>
            <w:r w:rsidR="00A26109">
              <w:rPr>
                <w:noProof/>
              </w:rPr>
              <w:t>[26-28]</w:t>
            </w:r>
            <w:r w:rsidR="001E7FBC">
              <w:fldChar w:fldCharType="end"/>
            </w:r>
          </w:p>
        </w:tc>
        <w:tc>
          <w:tcPr>
            <w:tcW w:w="2127" w:type="dxa"/>
          </w:tcPr>
          <w:p w:rsidR="000A0814" w:rsidRDefault="000A0814" w:rsidP="00C20608">
            <w:pPr>
              <w:spacing w:line="480" w:lineRule="auto"/>
            </w:pPr>
          </w:p>
        </w:tc>
        <w:tc>
          <w:tcPr>
            <w:tcW w:w="1658" w:type="dxa"/>
          </w:tcPr>
          <w:p w:rsidR="000A0814" w:rsidRDefault="003A75B9" w:rsidP="00C20608">
            <w:pPr>
              <w:spacing w:line="480" w:lineRule="auto"/>
            </w:pPr>
            <w:r>
              <w:t xml:space="preserve">2/2 </w:t>
            </w:r>
            <w:r w:rsidR="001E7FBC">
              <w:fldChar w:fldCharType="begin"/>
            </w:r>
            <w:r>
              <w:instrText xml:space="preserve"> ADDIN EN.CITE &lt;EndNote&gt;&lt;Cite&gt;&lt;Author&gt;Engel&lt;/Author&gt;&lt;Year&gt;1965&lt;/Year&gt;&lt;RecNum&gt;165&lt;/RecNum&gt;&lt;DisplayText&gt;[29]&lt;/DisplayText&gt;&lt;record&gt;&lt;rec-number&gt;165&lt;/rec-number&gt;&lt;foreign-keys&gt;&lt;key app="EN" db-id="drz909afrw0pefe2ezn5rzsbs9dd5epew55s" timestamp="1485570807"&gt;165&lt;/key&gt;&lt;/foreign-keys&gt;&lt;ref-type name="Journal Article"&gt;17&lt;/ref-type&gt;&lt;contributors&gt;&lt;authors&gt;&lt;author&gt;Engel, T.&lt;/author&gt;&lt;author&gt;Greeley, A. V.&lt;/author&gt;&lt;author&gt;Sweeney, W. J., 3rd&lt;/author&gt;&lt;/authors&gt;&lt;/contributors&gt;&lt;titles&gt;&lt;title&gt;Recurrent dermoid cysts of the ovary. Report of 2 cases&lt;/title&gt;&lt;secondary-title&gt;Obstet Gynecol&lt;/secondary-title&gt;&lt;/titles&gt;&lt;periodical&gt;&lt;full-title&gt;Obstet Gynecol&lt;/full-title&gt;&lt;/periodical&gt;&lt;pages&gt;757-9&lt;/pages&gt;&lt;volume&gt;26&lt;/volume&gt;&lt;number&gt;5&lt;/number&gt;&lt;keywords&gt;&lt;keyword&gt;Adult&lt;/keyword&gt;&lt;keyword&gt;*Dermoid Cyst&lt;/keyword&gt;&lt;keyword&gt;Female&lt;/keyword&gt;&lt;keyword&gt;Humans&lt;/keyword&gt;&lt;keyword&gt;Laparotomy&lt;/keyword&gt;&lt;keyword&gt;*Ovarian Neoplasms&lt;/keyword&gt;&lt;/keywords&gt;&lt;dates&gt;&lt;year&gt;1965&lt;/year&gt;&lt;pub-dates&gt;&lt;date&gt;Nov&lt;/date&gt;&lt;/pub-dates&gt;&lt;/dates&gt;&lt;isbn&gt;0029-7844 (Print)&amp;#xD;0029-7844 (Linking)&lt;/isbn&gt;&lt;accession-num&gt;5855370&lt;/accession-num&gt;&lt;urls&gt;&lt;related-urls&gt;&lt;url&gt;https://www.ncbi.nlm.nih.gov/pubmed/5855370&lt;/url&gt;&lt;/related-urls&gt;&lt;/urls&gt;&lt;/record&gt;&lt;/Cite&gt;&lt;/EndNote&gt;</w:instrText>
            </w:r>
            <w:r w:rsidR="001E7FBC">
              <w:fldChar w:fldCharType="separate"/>
            </w:r>
            <w:r>
              <w:rPr>
                <w:noProof/>
              </w:rPr>
              <w:t>[29]</w:t>
            </w:r>
            <w:r w:rsidR="001E7FBC">
              <w:fldChar w:fldCharType="end"/>
            </w:r>
          </w:p>
        </w:tc>
      </w:tr>
      <w:tr w:rsidR="008D7C4C" w:rsidTr="008D7C4C">
        <w:tc>
          <w:tcPr>
            <w:tcW w:w="1547" w:type="dxa"/>
          </w:tcPr>
          <w:p w:rsidR="000A0814" w:rsidRDefault="000A0814" w:rsidP="00C20608">
            <w:pPr>
              <w:spacing w:line="480" w:lineRule="auto"/>
            </w:pPr>
            <w:r>
              <w:t xml:space="preserve">Ovarian and </w:t>
            </w:r>
            <w:proofErr w:type="spellStart"/>
            <w:r w:rsidRPr="00FD42D7">
              <w:t>extraovarian</w:t>
            </w:r>
            <w:proofErr w:type="spellEnd"/>
            <w:r w:rsidRPr="00FD42D7">
              <w:t xml:space="preserve"> </w:t>
            </w:r>
            <w:proofErr w:type="spellStart"/>
            <w:r w:rsidRPr="00FD42D7">
              <w:t>teratoma</w:t>
            </w:r>
            <w:r>
              <w:t>s</w:t>
            </w:r>
            <w:proofErr w:type="spellEnd"/>
          </w:p>
        </w:tc>
        <w:tc>
          <w:tcPr>
            <w:tcW w:w="999" w:type="dxa"/>
          </w:tcPr>
          <w:p w:rsidR="000A0814" w:rsidRDefault="000A0814" w:rsidP="00C20608">
            <w:pPr>
              <w:spacing w:line="480" w:lineRule="auto"/>
            </w:pPr>
            <w:r>
              <w:t>6</w:t>
            </w:r>
          </w:p>
        </w:tc>
        <w:tc>
          <w:tcPr>
            <w:tcW w:w="3119" w:type="dxa"/>
          </w:tcPr>
          <w:p w:rsidR="000A0814" w:rsidRDefault="001A3744" w:rsidP="00C20608">
            <w:pPr>
              <w:spacing w:line="480" w:lineRule="auto"/>
            </w:pPr>
            <w:r>
              <w:t xml:space="preserve">1/1 </w:t>
            </w:r>
            <w:r w:rsidR="001E7FBC">
              <w:fldChar w:fldCharType="begin">
                <w:fldData xml:space="preserve">PEVuZE5vdGU+PENpdGU+PEF1dGhvcj5MZWU8L0F1dGhvcj48WWVhcj4yMDE2PC9ZZWFyPjxSZWNO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</w:fldData>
              </w:fldChar>
            </w:r>
            <w:r w:rsidR="00A26109">
              <w:instrText xml:space="preserve"> ADDIN EN.CITE </w:instrText>
            </w:r>
            <w:r w:rsidR="001E7FBC">
              <w:fldChar w:fldCharType="begin">
                <w:fldData xml:space="preserve">PEVuZE5vdGU+PENpdGU+PEF1dGhvcj5MZWU8L0F1dGhvcj48WWVhcj4yMDE2PC9ZZWFyPjxSZWNO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</w:fldData>
              </w:fldChar>
            </w:r>
            <w:r w:rsidR="00A26109">
              <w:instrText xml:space="preserve"> ADDIN EN.CITE.DATA </w:instrText>
            </w:r>
            <w:r w:rsidR="001E7FBC">
              <w:fldChar w:fldCharType="end"/>
            </w:r>
            <w:r w:rsidR="001E7FBC">
              <w:fldChar w:fldCharType="separate"/>
            </w:r>
            <w:r w:rsidR="00A26109">
              <w:rPr>
                <w:noProof/>
              </w:rPr>
              <w:t>[30-33]</w:t>
            </w:r>
            <w:r w:rsidR="001E7FBC">
              <w:fldChar w:fldCharType="end"/>
            </w:r>
          </w:p>
        </w:tc>
        <w:tc>
          <w:tcPr>
            <w:tcW w:w="2127" w:type="dxa"/>
          </w:tcPr>
          <w:p w:rsidR="000A0814" w:rsidRDefault="006E6C52" w:rsidP="00C20608">
            <w:pPr>
              <w:spacing w:line="480" w:lineRule="auto"/>
            </w:pPr>
            <w:r>
              <w:t>1/1</w:t>
            </w:r>
            <w:r w:rsidR="008A1CA9">
              <w:t xml:space="preserve"> </w:t>
            </w:r>
            <w:r w:rsidR="001E7FBC">
              <w:fldChar w:fldCharType="begin">
                <w:fldData xml:space="preserve">PEVuZE5vdGU+PENpdGU+PEF1dGhvcj5Pa2lubzwvQXV0aG9yPjxZZWFyPjIwMDY8L1llYXI+PFJl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</w:fldData>
              </w:fldChar>
            </w:r>
            <w:r w:rsidR="00A26109">
              <w:instrText xml:space="preserve"> ADDIN EN.CITE </w:instrText>
            </w:r>
            <w:r w:rsidR="001E7FBC">
              <w:fldChar w:fldCharType="begin">
                <w:fldData xml:space="preserve">PEVuZE5vdGU+PENpdGU+PEF1dGhvcj5Pa2lubzwvQXV0aG9yPjxZZWFyPjIwMDY8L1llYXI+PFJl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</w:fldData>
              </w:fldChar>
            </w:r>
            <w:r w:rsidR="00A26109">
              <w:instrText xml:space="preserve"> ADDIN EN.CITE.DATA </w:instrText>
            </w:r>
            <w:r w:rsidR="001E7FBC">
              <w:fldChar w:fldCharType="end"/>
            </w:r>
            <w:r w:rsidR="001E7FBC">
              <w:fldChar w:fldCharType="separate"/>
            </w:r>
            <w:r w:rsidR="00A26109">
              <w:rPr>
                <w:noProof/>
              </w:rPr>
              <w:t>[34, 35]</w:t>
            </w:r>
            <w:r w:rsidR="001E7FBC">
              <w:fldChar w:fldCharType="end"/>
            </w:r>
          </w:p>
        </w:tc>
        <w:tc>
          <w:tcPr>
            <w:tcW w:w="1658" w:type="dxa"/>
          </w:tcPr>
          <w:p w:rsidR="000A0814" w:rsidRDefault="00741B86" w:rsidP="00C20608">
            <w:pPr>
              <w:spacing w:line="480" w:lineRule="auto"/>
            </w:pPr>
            <w:r>
              <w:t xml:space="preserve">1/1 </w:t>
            </w:r>
            <w:r w:rsidR="001E7FBC">
              <w:fldChar w:fldCharType="begin"/>
            </w:r>
            <w:r w:rsidR="00A26109">
              <w:instrText xml:space="preserve"> ADDIN EN.CITE &lt;EndNote&gt;&lt;Cite&gt;&lt;Author&gt;Kommoss&lt;/Author&gt;&lt;Year&gt;1990&lt;/Year&gt;&lt;RecNum&gt;186&lt;/RecNum&gt;&lt;DisplayText&gt;[35]&lt;/DisplayText&gt;&lt;record&gt;&lt;rec-number&gt;186&lt;/rec-number&gt;&lt;foreign-keys&gt;&lt;key app="EN" db-id="drz909afrw0pefe2ezn5rzsbs9dd5epew55s" timestamp="1485581265"&gt;186&lt;/key&gt;&lt;/foreign-keys&gt;&lt;ref-type name="Journal Article"&gt;17&lt;/ref-type&gt;&lt;contributors&gt;&lt;authors&gt;&lt;author&gt;Kommoss, F.&lt;/author&gt;&lt;author&gt;Emond, J.&lt;/author&gt;&lt;author&gt;Hast, J.&lt;/author&gt;&lt;author&gt;Talerman, A.&lt;/author&gt;&lt;/authors&gt;&lt;/contributors&gt;&lt;auth-address&gt;Department of Pathology, University of Chicago, Illinois.&lt;/auth-address&gt;&lt;titles&gt;&lt;title&gt;Ruptured mature cystic teratoma of the ovary with recurrence in the liver and colon 17 years later. A case report&lt;/title&gt;&lt;secondary-title&gt;J Reprod Med&lt;/secondary-title&gt;&lt;/titles&gt;&lt;periodical&gt;&lt;full-title&gt;J Reprod Med&lt;/full-title&gt;&lt;/periodical&gt;&lt;pages&gt;827-31&lt;/pages&gt;&lt;volume&gt;35&lt;/volume&gt;&lt;number&gt;8&lt;/number&gt;&lt;keywords&gt;&lt;keyword&gt;Aged&lt;/keyword&gt;&lt;keyword&gt;Colectomy&lt;/keyword&gt;&lt;keyword&gt;Colonic Neoplasms/*secondary/surgery&lt;/keyword&gt;&lt;keyword&gt;Dermoid Cyst/*complications/surgery&lt;/keyword&gt;&lt;keyword&gt;Female&lt;/keyword&gt;&lt;keyword&gt;Hepatectomy&lt;/keyword&gt;&lt;keyword&gt;Humans&lt;/keyword&gt;&lt;keyword&gt;Liver Neoplasms/pathology/*secondary/surgery&lt;/keyword&gt;&lt;keyword&gt;Ovarian Neoplasms/*complications/surgery&lt;/keyword&gt;&lt;keyword&gt;Rupture, Spontaneous&lt;/keyword&gt;&lt;/keywords&gt;&lt;dates&gt;&lt;year&gt;1990&lt;/year&gt;&lt;pub-dates&gt;&lt;date&gt;Aug&lt;/date&gt;&lt;/pub-dates&gt;&lt;/dates&gt;&lt;isbn&gt;0024-7758 (Print)&amp;#xD;0024-7758 (Linking)&lt;/isbn&gt;&lt;accession-num&gt;2213748&lt;/accession-num&gt;&lt;urls&gt;&lt;related-urls&gt;&lt;url&gt;https://www.ncbi.nlm.nih.gov/pubmed/2213748&lt;/url&gt;&lt;/related-urls&gt;&lt;/urls&gt;&lt;/record&gt;&lt;/Cite&gt;&lt;/EndNote&gt;</w:instrText>
            </w:r>
            <w:r w:rsidR="001E7FBC">
              <w:fldChar w:fldCharType="separate"/>
            </w:r>
            <w:r w:rsidR="00A26109">
              <w:rPr>
                <w:noProof/>
              </w:rPr>
              <w:t>[35]</w:t>
            </w:r>
            <w:r w:rsidR="001E7FBC">
              <w:fldChar w:fldCharType="end"/>
            </w:r>
          </w:p>
        </w:tc>
      </w:tr>
      <w:tr w:rsidR="007508C1" w:rsidTr="008D7C4C">
        <w:tc>
          <w:tcPr>
            <w:tcW w:w="1547" w:type="dxa"/>
          </w:tcPr>
          <w:p w:rsidR="007508C1" w:rsidRDefault="006D1B05" w:rsidP="00C20608">
            <w:pPr>
              <w:spacing w:line="480" w:lineRule="auto"/>
            </w:pPr>
            <w:r>
              <w:t>Report</w:t>
            </w:r>
            <w:r w:rsidR="007C637E">
              <w:t>s</w:t>
            </w:r>
            <w:r>
              <w:t xml:space="preserve"> on </w:t>
            </w:r>
            <w:r w:rsidR="007C637E">
              <w:t>s</w:t>
            </w:r>
            <w:r w:rsidR="007508C1">
              <w:t xml:space="preserve">erial </w:t>
            </w:r>
            <w:r>
              <w:t>cases</w:t>
            </w:r>
          </w:p>
        </w:tc>
        <w:tc>
          <w:tcPr>
            <w:tcW w:w="999" w:type="dxa"/>
          </w:tcPr>
          <w:p w:rsidR="007508C1" w:rsidRDefault="007508C1" w:rsidP="00C20608">
            <w:pPr>
              <w:spacing w:line="480" w:lineRule="auto"/>
            </w:pPr>
            <w:r>
              <w:t>3</w:t>
            </w:r>
            <w:r w:rsidR="00B2018F">
              <w:t>155</w:t>
            </w:r>
          </w:p>
        </w:tc>
        <w:tc>
          <w:tcPr>
            <w:tcW w:w="3119" w:type="dxa"/>
          </w:tcPr>
          <w:p w:rsidR="007508C1" w:rsidRDefault="007508C1" w:rsidP="00C20608">
            <w:pPr>
              <w:spacing w:line="480" w:lineRule="auto"/>
            </w:pPr>
            <w:r>
              <w:t xml:space="preserve">3/43 </w:t>
            </w:r>
            <w:r w:rsidR="001E7FBC">
              <w:fldChar w:fldCharType="begin"/>
            </w:r>
            <w:r w:rsidR="00A26109">
              <w:instrText xml:space="preserve"> ADDIN EN.CITE &lt;EndNote&gt;&lt;Cite&gt;&lt;Author&gt;Coskun&lt;/Author&gt;&lt;Year&gt;2008&lt;/Year&gt;&lt;RecNum&gt;187&lt;/RecNum&gt;&lt;DisplayText&gt;[36]&lt;/DisplayText&gt;&lt;record&gt;&lt;rec-number&gt;187&lt;/rec-number&gt;&lt;foreign-keys&gt;&lt;key app="EN" db-id="drz909afrw0pefe2ezn5rzsbs9dd5epew55s" timestamp="1485590858"&gt;187&lt;/key&gt;&lt;/foreign-keys&gt;&lt;ref-type name="Journal Article"&gt;17&lt;/ref-type&gt;&lt;contributors&gt;&lt;authors&gt;&lt;author&gt;Coskun, A.&lt;/author&gt;&lt;author&gt;Kiran, G.&lt;/author&gt;&lt;author&gt;Ozdemir, O.&lt;/author&gt;&lt;/authors&gt;&lt;/contributors&gt;&lt;auth-address&gt;Department of Obstetrics and Gynecology, Kahramanmaras Sutcu Imam University Medical Faculty, Kahramanmaras, Turkey. acoskun@ksu.edu.tr&lt;/auth-address&gt;&lt;titles&gt;&lt;title&gt;CA 19-9 can be a useful tumor marker in ovarian dermoid cysts&lt;/title&gt;&lt;secondary-title&gt;Clin Exp Obstet Gynecol&lt;/secondary-title&gt;&lt;/titles&gt;&lt;periodical&gt;&lt;full-title&gt;Clin Exp Obstet Gynecol&lt;/full-title&gt;&lt;/periodical&gt;&lt;pages&gt;137-9&lt;/pages&gt;&lt;volume&gt;35&lt;/volume&gt;&lt;number&gt;2&lt;/number&gt;&lt;keywords&gt;&lt;keyword&gt;Adult&lt;/keyword&gt;&lt;keyword&gt;CA-19-9 Antigen/*blood&lt;/keyword&gt;&lt;keyword&gt;Dermoid Cyst/blood/diagnosis&lt;/keyword&gt;&lt;keyword&gt;Female&lt;/keyword&gt;&lt;keyword&gt;Humans&lt;/keyword&gt;&lt;keyword&gt;Ovarian Neoplasms/blood/*diagnosis&lt;/keyword&gt;&lt;/keywords&gt;&lt;dates&gt;&lt;year&gt;2008&lt;/year&gt;&lt;/dates&gt;&lt;isbn&gt;0390-6663 (Print)&amp;#xD;0390-6663 (Linking)&lt;/isbn&gt;&lt;accession-num&gt;18581770&lt;/accession-num&gt;&lt;urls&gt;&lt;related-urls&gt;&lt;url&gt;https://www.ncbi.nlm.nih.gov/pubmed/18581770&lt;/url&gt;&lt;/related-urls&gt;&lt;/urls&gt;&lt;/record&gt;&lt;/Cite&gt;&lt;/EndNote&gt;</w:instrText>
            </w:r>
            <w:r w:rsidR="001E7FBC">
              <w:fldChar w:fldCharType="separate"/>
            </w:r>
            <w:r w:rsidR="00A26109">
              <w:rPr>
                <w:noProof/>
              </w:rPr>
              <w:t>[36]</w:t>
            </w:r>
            <w:r w:rsidR="001E7FBC">
              <w:fldChar w:fldCharType="end"/>
            </w:r>
            <w:r>
              <w:t xml:space="preserve">, 6/44 </w:t>
            </w:r>
            <w:r w:rsidR="001E7FBC">
              <w:fldChar w:fldCharType="begin">
                <w:fldData xml:space="preserve">PEVuZE5vdGU+PENpdGU+PEF1dGhvcj5WYW5nPC9BdXRob3I+PFllYXI+MjAwNzwvWWVhcj48UmVj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</w:fldData>
              </w:fldChar>
            </w:r>
            <w:r w:rsidR="00A26109">
              <w:instrText xml:space="preserve"> ADDIN EN.CITE </w:instrText>
            </w:r>
            <w:r w:rsidR="001E7FBC">
              <w:fldChar w:fldCharType="begin">
                <w:fldData xml:space="preserve">PEVuZE5vdGU+PENpdGU+PEF1dGhvcj5WYW5nPC9BdXRob3I+PFllYXI+MjAwNzwvWWVhcj48UmVj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</w:fldData>
              </w:fldChar>
            </w:r>
            <w:r w:rsidR="00A26109">
              <w:instrText xml:space="preserve"> ADDIN EN.CITE.DATA </w:instrText>
            </w:r>
            <w:r w:rsidR="001E7FBC">
              <w:fldChar w:fldCharType="end"/>
            </w:r>
            <w:r w:rsidR="001E7FBC">
              <w:fldChar w:fldCharType="separate"/>
            </w:r>
            <w:r w:rsidR="00A26109">
              <w:rPr>
                <w:noProof/>
              </w:rPr>
              <w:t>[37]</w:t>
            </w:r>
            <w:r w:rsidR="001E7FBC">
              <w:fldChar w:fldCharType="end"/>
            </w:r>
            <w:r>
              <w:t xml:space="preserve">, 22/80 </w:t>
            </w:r>
            <w:r w:rsidR="001E7FBC">
              <w:fldChar w:fldCharType="begin">
                <w:fldData xml:space="preserve">PEVuZE5vdGU+PENpdGU+PEF1dGhvcj5EZWRlPC9BdXRob3I+PFllYXI+MjAwNjwvWWVhcj48UmVj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=
</w:fldData>
              </w:fldChar>
            </w:r>
            <w:r w:rsidR="00A26109">
              <w:instrText xml:space="preserve"> ADDIN EN.CITE </w:instrText>
            </w:r>
            <w:r w:rsidR="001E7FBC">
              <w:fldChar w:fldCharType="begin">
                <w:fldData xml:space="preserve">PEVuZE5vdGU+PENpdGU+PEF1dGhvcj5EZWRlPC9BdXRob3I+PFllYXI+MjAwNjwvWWVhcj48UmVj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=
</w:fldData>
              </w:fldChar>
            </w:r>
            <w:r w:rsidR="00A26109">
              <w:instrText xml:space="preserve"> ADDIN EN.CITE.DATA </w:instrText>
            </w:r>
            <w:r w:rsidR="001E7FBC">
              <w:fldChar w:fldCharType="end"/>
            </w:r>
            <w:r w:rsidR="001E7FBC">
              <w:fldChar w:fldCharType="separate"/>
            </w:r>
            <w:r w:rsidR="00A26109">
              <w:rPr>
                <w:noProof/>
              </w:rPr>
              <w:t>[38]</w:t>
            </w:r>
            <w:r w:rsidR="001E7FBC">
              <w:fldChar w:fldCharType="end"/>
            </w:r>
            <w:r>
              <w:t xml:space="preserve">, 10/87 </w:t>
            </w:r>
            <w:r w:rsidR="001E7FBC">
              <w:fldChar w:fldCharType="begin"/>
            </w:r>
            <w:r w:rsidR="00A26109">
              <w:instrText xml:space="preserve"> ADDIN EN.CITE &lt;EndNote&gt;&lt;Cite&gt;&lt;Author&gt;Papadias&lt;/Author&gt;&lt;Year&gt;2005&lt;/Year&gt;&lt;RecNum&gt;190&lt;/RecNum&gt;&lt;DisplayText&gt;[39]&lt;/DisplayText&gt;&lt;record&gt;&lt;rec-number&gt;190&lt;/rec-number&gt;&lt;foreign-keys&gt;&lt;key app="EN" db-id="drz909afrw0pefe2ezn5rzsbs9dd5epew55s" timestamp="1485591419"&gt;190&lt;/key&gt;&lt;/foreign-keys&gt;&lt;ref-type name="Journal Article"&gt;17&lt;/ref-type&gt;&lt;contributors&gt;&lt;authors&gt;&lt;author&gt;Papadias, K.&lt;/author&gt;&lt;author&gt;Kairi-Vassilatou, E.&lt;/author&gt;&lt;author&gt;Kontogiani-Katsaros, K.&lt;/author&gt;&lt;author&gt;Argeitis, J.&lt;/author&gt;&lt;author&gt;Kondis-Pafitis, A.&lt;/author&gt;&lt;author&gt;Greatsas, G.&lt;/author&gt;&lt;/authors&gt;&lt;/contributors&gt;&lt;auth-address&gt;2nd Clinic of Obstetrics and Gynecology, Areteion University Hospital, Athens Medical School, Athens, Greece.&lt;/auth-address&gt;&lt;titles&gt;&lt;title&gt;Teratomas of the ovary: a clinico-pathological evaluation of 87 patients from one institution during a 10-year period&lt;/title&gt;&lt;secondary-title&gt;Eur J Gynaecol Oncol&lt;/secondary-title&gt;&lt;/titles&gt;&lt;periodical&gt;&lt;full-title&gt;Eur J Gynaecol Oncol&lt;/full-title&gt;&lt;/periodical&gt;&lt;pages&gt;446-8&lt;/pages&gt;&lt;volume&gt;26&lt;/volume&gt;&lt;number&gt;4&lt;/number&gt;&lt;keywords&gt;&lt;keyword&gt;Adolescent&lt;/keyword&gt;&lt;keyword&gt;Adult&lt;/keyword&gt;&lt;keyword&gt;Aged&lt;/keyword&gt;&lt;keyword&gt;Female&lt;/keyword&gt;&lt;keyword&gt;Humans&lt;/keyword&gt;&lt;keyword&gt;Middle Aged&lt;/keyword&gt;&lt;keyword&gt;Ovarian Neoplasms/classification/*diagnosis&lt;/keyword&gt;&lt;keyword&gt;Pregnancy&lt;/keyword&gt;&lt;keyword&gt;Pregnancy Complications, Neoplastic/classification/*diagnosis&lt;/keyword&gt;&lt;keyword&gt;Retrospective Studies&lt;/keyword&gt;&lt;keyword&gt;Teratoma/classification/*diagnosis&lt;/keyword&gt;&lt;/keywords&gt;&lt;dates&gt;&lt;year&gt;2005&lt;/year&gt;&lt;/dates&gt;&lt;isbn&gt;0392-2936 (Print)&amp;#xD;0392-2936 (Linking)&lt;/isbn&gt;&lt;accession-num&gt;16122200&lt;/accession-num&gt;&lt;urls&gt;&lt;related-urls&gt;&lt;url&gt;https://www.ncbi.nlm.nih.gov/pubmed/16122200&lt;/url&gt;&lt;/related-urls&gt;&lt;/urls&gt;&lt;/record&gt;&lt;/Cite&gt;&lt;/EndNote&gt;</w:instrText>
            </w:r>
            <w:r w:rsidR="001E7FBC">
              <w:fldChar w:fldCharType="separate"/>
            </w:r>
            <w:r w:rsidR="00A26109">
              <w:rPr>
                <w:noProof/>
              </w:rPr>
              <w:t>[39]</w:t>
            </w:r>
            <w:r w:rsidR="001E7FBC">
              <w:fldChar w:fldCharType="end"/>
            </w:r>
            <w:r>
              <w:t xml:space="preserve">, 3/47 </w:t>
            </w:r>
            <w:r w:rsidR="001E7FBC">
              <w:fldChar w:fldCharType="begin"/>
            </w:r>
            <w:r w:rsidR="00A26109">
              <w:instrText xml:space="preserve"> ADDIN EN.CITE &lt;EndNote&gt;&lt;Cite&gt;&lt;Author&gt;Koçak&lt;/Author&gt;&lt;Year&gt;2004&lt;/Year&gt;&lt;RecNum&gt;191&lt;/RecNum&gt;&lt;DisplayText&gt;[40]&lt;/DisplayText&gt;&lt;record&gt;&lt;rec-number&gt;191&lt;/rec-number&gt;&lt;foreign-keys&gt;&lt;key app="EN" db-id="drz909afrw0pefe2ezn5rzsbs9dd5epew55s" timestamp="1485592737"&gt;191&lt;/key&gt;&lt;/foreign-keys&gt;&lt;ref-type name="Journal Article"&gt;17&lt;/ref-type&gt;&lt;contributors&gt;&lt;authors&gt;&lt;author&gt;Koçak, M. &lt;/author&gt;&lt;author&gt;Dilbaz, B. &lt;/author&gt;&lt;author&gt;Ozturk, N. &lt;/author&gt;&lt;author&gt;Dede, S. &lt;/author&gt;&lt;author&gt;Altay, M. &lt;/author&gt;&lt;author&gt;Dilbaz, S. &lt;/author&gt;&lt;author&gt;Haberal, A.&lt;/author&gt;&lt;/authors&gt;&lt;/contributors&gt;&lt;titles&gt;&lt;title&gt;Laparoscopic management of ovarian dermoid cysts: a review of 47 cases.&lt;/title&gt;&lt;secondary-title&gt;Ann Saudi Med&lt;/secondary-title&gt;&lt;/titles&gt;&lt;periodical&gt;&lt;full-title&gt;Ann Saudi Med&lt;/full-title&gt;&lt;/periodical&gt;&lt;pages&gt;357-360&lt;/pages&gt;&lt;volume&gt;24&lt;/volume&gt;&lt;number&gt;5&lt;/number&gt;&lt;section&gt;357&lt;/section&gt;&lt;dates&gt;&lt;year&gt;2004&lt;/year&gt;&lt;/dates&gt;&lt;urls&gt;&lt;/urls&gt;&lt;/record&gt;&lt;/Cite&gt;&lt;/EndNote&gt;</w:instrText>
            </w:r>
            <w:r w:rsidR="001E7FBC">
              <w:fldChar w:fldCharType="separate"/>
            </w:r>
            <w:r w:rsidR="00A26109">
              <w:rPr>
                <w:noProof/>
              </w:rPr>
              <w:t>[40]</w:t>
            </w:r>
            <w:r w:rsidR="001E7FBC">
              <w:fldChar w:fldCharType="end"/>
            </w:r>
            <w:r>
              <w:t xml:space="preserve">, 28/113 </w:t>
            </w:r>
            <w:r w:rsidR="001E7FBC">
              <w:fldChar w:fldCharType="begin"/>
            </w:r>
            <w:r w:rsidR="00A26109">
              <w:instrText xml:space="preserve"> ADDIN EN.CITE &lt;EndNote&gt;&lt;Cite&gt;&lt;Author&gt;Sah&lt;/Author&gt;&lt;Year&gt;2004&lt;/Year&gt;&lt;RecNum&gt;192&lt;/RecNum&gt;&lt;DisplayText&gt;[41]&lt;/DisplayText&gt;&lt;record&gt;&lt;rec-number&gt;192&lt;/rec-number&gt;&lt;foreign-keys&gt;&lt;key app="EN" db-id="drz909afrw0pefe2ezn5rzsbs9dd5epew55s" timestamp="1485593775"&gt;192&lt;/key&gt;&lt;/foreign-keys&gt;&lt;ref-type name="Journal Article"&gt;17&lt;/ref-type&gt;&lt;contributors&gt;&lt;authors&gt;&lt;author&gt;Sah, S. P.&lt;/author&gt;&lt;author&gt;Uprety, D.&lt;/author&gt;&lt;author&gt;Rani, S.&lt;/author&gt;&lt;/authors&gt;&lt;/contributors&gt;&lt;auth-address&gt;Department of Pathology, B.P. Koirala Institute of Health Sciences, Dharan, Nepal. sah_sp@yahoo.com&lt;/auth-address&gt;&lt;titles&gt;&lt;title&gt;Germ cell tumors of the ovary: a clinicopathologic study of 121 cases from Nepal&lt;/title&gt;&lt;secondary-title&gt;J Obstet Gynaecol Res&lt;/secondary-title&gt;&lt;/titles&gt;&lt;periodical&gt;&lt;full-title&gt;J Obstet Gynaecol Res&lt;/full-title&gt;&lt;/periodical&gt;&lt;pages&gt;303-8&lt;/pages&gt;&lt;volume&gt;30&lt;/volume&gt;&lt;number&gt;4&lt;/number&gt;&lt;keywords&gt;&lt;keyword&gt;Adolescent&lt;/keyword&gt;&lt;keyword&gt;Adult&lt;/keyword&gt;&lt;keyword&gt;Aged&lt;/keyword&gt;&lt;keyword&gt;Child&lt;/keyword&gt;&lt;keyword&gt;Female&lt;/keyword&gt;&lt;keyword&gt;Humans&lt;/keyword&gt;&lt;keyword&gt;Middle Aged&lt;/keyword&gt;&lt;keyword&gt;Neoplasms, Germ Cell and Embryonal/epidemiology/*pathology/surgery&lt;/keyword&gt;&lt;keyword&gt;Nepal/epidemiology&lt;/keyword&gt;&lt;keyword&gt;Ovarian Neoplasms/epidemiology/*pathology/surgery&lt;/keyword&gt;&lt;keyword&gt;Retrospective Studies&lt;/keyword&gt;&lt;keyword&gt;Teratoma/epidemiology/pathology&lt;/keyword&gt;&lt;/keywords&gt;&lt;dates&gt;&lt;year&gt;2004&lt;/year&gt;&lt;pub-dates&gt;&lt;date&gt;Aug&lt;/date&gt;&lt;/pub-dates&gt;&lt;/dates&gt;&lt;isbn&gt;1341-8076 (Print)&amp;#xD;1341-8076 (Linking)&lt;/isbn&gt;&lt;accession-num&gt;15238107&lt;/accession-num&gt;&lt;urls&gt;&lt;related-urls&gt;&lt;url&gt;https://www.ncbi.nlm.nih.gov/pubmed/15238107&lt;/url&gt;&lt;/related-urls&gt;&lt;/urls&gt;&lt;electronic-resource-num&gt;10.1111/j.1447-0756.2004.00198.x&lt;/electronic-resource-num&gt;&lt;/record&gt;&lt;/Cite&gt;&lt;/EndNote&gt;</w:instrText>
            </w:r>
            <w:r w:rsidR="001E7FBC">
              <w:fldChar w:fldCharType="separate"/>
            </w:r>
            <w:r w:rsidR="00A26109">
              <w:rPr>
                <w:noProof/>
              </w:rPr>
              <w:t>[41]</w:t>
            </w:r>
            <w:r w:rsidR="001E7FBC">
              <w:fldChar w:fldCharType="end"/>
            </w:r>
            <w:r>
              <w:t>,</w:t>
            </w:r>
            <w:r w:rsidR="007F4B9A">
              <w:t xml:space="preserve"> 45/336 </w:t>
            </w:r>
            <w:r w:rsidR="001E7FBC">
              <w:fldChar w:fldCharType="begin"/>
            </w:r>
            <w:r w:rsidR="00A26109">
              <w:instrText xml:space="preserve"> ADDIN EN.CITE &lt;EndNote&gt;&lt;Cite&gt;&lt;Author&gt;Al-Fozan&lt;/Author&gt;&lt;Year&gt;2003&lt;/Year&gt;&lt;RecNum&gt;194&lt;/RecNum&gt;&lt;DisplayText&gt;[42]&lt;/DisplayText&gt;&lt;record&gt;&lt;rec-number&gt;194&lt;/rec-number&gt;&lt;foreign-keys&gt;&lt;key app="EN" db-id="drz909afrw0pefe2ezn5rzsbs9dd5epew55s" timestamp="1485595612"&gt;194&lt;/key&gt;&lt;/foreign-keys&gt;&lt;ref-type name="Journal Article"&gt;17&lt;/ref-type&gt;&lt;contributors&gt;&lt;authors&gt;&lt;author&gt;Al-Fozan, H.&lt;/author&gt;&lt;author&gt;Glassman, J.&lt;/author&gt;&lt;author&gt;Caspi, B.&lt;/author&gt;&lt;author&gt;Appelman, Z.&lt;/author&gt;&lt;author&gt;Tulandi, T.&lt;/author&gt;&lt;/authors&gt;&lt;/contributors&gt;&lt;auth-address&gt;Department of Obstetrics and Gynecology, McGill University, Montreal, Quebec H3A 1A1, Canada.&lt;/auth-address&gt;&lt;titles&gt;&lt;title&gt;Lateral distribution of ovarian dermoid cyst&lt;/title&gt;&lt;secondary-title&gt;J Am Assoc Gynecol Laparosc&lt;/secondary-title&gt;&lt;/titles&gt;&lt;periodical&gt;&lt;full-title&gt;J Am Assoc Gynecol Laparosc&lt;/full-title&gt;&lt;/periodical&gt;&lt;pages&gt;489-90&lt;/pages&gt;&lt;volume&gt;10&lt;/volume&gt;&lt;number&gt;4&lt;/number&gt;&lt;keywords&gt;&lt;keyword&gt;Adult&lt;/keyword&gt;&lt;keyword&gt;Cohort Studies&lt;/keyword&gt;&lt;keyword&gt;Dermoid Cyst/*epidemiology&lt;/keyword&gt;&lt;keyword&gt;Female&lt;/keyword&gt;&lt;keyword&gt;Hospitals, University/statistics &amp;amp; numerical data&lt;/keyword&gt;&lt;keyword&gt;Humans&lt;/keyword&gt;&lt;keyword&gt;Israel/epidemiology&lt;/keyword&gt;&lt;keyword&gt;Ovarian Neoplasms/*epidemiology&lt;/keyword&gt;&lt;keyword&gt;Quebec/epidemiology&lt;/keyword&gt;&lt;keyword&gt;Teratoma/*epidemiology&lt;/keyword&gt;&lt;/keywords&gt;&lt;dates&gt;&lt;year&gt;2003&lt;/year&gt;&lt;pub-dates&gt;&lt;date&gt;Nov&lt;/date&gt;&lt;/pub-dates&gt;&lt;/dates&gt;&lt;isbn&gt;1074-3804 (Print)&amp;#xD;1074-3804 (Linking)&lt;/isbn&gt;&lt;accession-num&gt;14738635&lt;/accession-num&gt;&lt;urls&gt;&lt;related-urls&gt;&lt;url&gt;https://www.ncbi.nlm.nih.gov/pubmed/14738635&lt;/url&gt;&lt;/related-urls&gt;&lt;/urls&gt;&lt;/record&gt;&lt;/Cite&gt;&lt;/EndNote&gt;</w:instrText>
            </w:r>
            <w:r w:rsidR="001E7FBC">
              <w:fldChar w:fldCharType="separate"/>
            </w:r>
            <w:r w:rsidR="00A26109">
              <w:rPr>
                <w:noProof/>
              </w:rPr>
              <w:t>[42]</w:t>
            </w:r>
            <w:r w:rsidR="001E7FBC">
              <w:fldChar w:fldCharType="end"/>
            </w:r>
            <w:r w:rsidR="002E04E8">
              <w:t xml:space="preserve">, 23/283 </w:t>
            </w:r>
            <w:r w:rsidR="001E7FBC">
              <w:fldChar w:fldCharType="begin"/>
            </w:r>
            <w:r w:rsidR="00A26109">
              <w:instrText xml:space="preserve"> ADDIN EN.CITE &lt;EndNote&gt;&lt;Cite&gt;&lt;Author&gt;Wu&lt;/Author&gt;&lt;Year&gt;1996&lt;/Year&gt;&lt;RecNum&gt;195&lt;/RecNum&gt;&lt;DisplayText&gt;[43]&lt;/DisplayText&gt;&lt;record&gt;&lt;rec-number&gt;195&lt;/rec-number&gt;&lt;foreign-keys&gt;&lt;key app="EN" db-id="drz909afrw0pefe2ezn5rzsbs9dd5epew55s" timestamp="1485652883"&gt;195&lt;/key&gt;&lt;/foreign-keys&gt;&lt;ref-type name="Journal Article"&gt;17&lt;/ref-type&gt;&lt;contributors&gt;&lt;authors&gt;&lt;author&gt;Wu, R. T.&lt;/author&gt;&lt;author&gt;Torng, P. L.&lt;/author&gt;&lt;author&gt;Chang, D. Y.&lt;/author&gt;&lt;author&gt;Chen, C. K.&lt;/author&gt;&lt;author&gt;Chen, R. J.&lt;/author&gt;&lt;author&gt;Lin, M. C.&lt;/author&gt;&lt;author&gt;Huang, S. C.&lt;/author&gt;&lt;/authors&gt;&lt;/contributors&gt;&lt;auth-address&gt;Department of Obstetrics and Gynecology, College of Medicine and the Hospital, National Taiwan University, Taipei, R.O.C.&lt;/auth-address&gt;&lt;titles&gt;&lt;title&gt;Mature cystic teratoma of the ovary: a clinicopathologic study of 283 cases&lt;/title&gt;&lt;secondary-title&gt;Zhonghua Yi Xue Za Zhi (Taipei)&lt;/secondary-title&gt;&lt;/titles&gt;&lt;periodical&gt;&lt;full-title&gt;Zhonghua Yi Xue Za Zhi (Taipei)&lt;/full-title&gt;&lt;/periodical&gt;&lt;pages&gt;269-74&lt;/pages&gt;&lt;volume&gt;58&lt;/volume&gt;&lt;number&gt;4&lt;/number&gt;&lt;keywords&gt;&lt;keyword&gt;Adolescent&lt;/keyword&gt;&lt;keyword&gt;Adult&lt;/keyword&gt;&lt;keyword&gt;Aged&lt;/keyword&gt;&lt;keyword&gt;Child&lt;/keyword&gt;&lt;keyword&gt;Female&lt;/keyword&gt;&lt;keyword&gt;Humans&lt;/keyword&gt;&lt;keyword&gt;Incidence&lt;/keyword&gt;&lt;keyword&gt;Middle Aged&lt;/keyword&gt;&lt;keyword&gt;Ovarian Neoplasms/diagnostic imaging/epidemiology/*pathology&lt;/keyword&gt;&lt;keyword&gt;Retrospective Studies&lt;/keyword&gt;&lt;keyword&gt;Taiwan/epidemiology&lt;/keyword&gt;&lt;keyword&gt;Teratoma/diagnostic imaging/epidemiology/*pathology&lt;/keyword&gt;&lt;keyword&gt;Ultrasonography&lt;/keyword&gt;&lt;/keywords&gt;&lt;dates&gt;&lt;year&gt;1996&lt;/year&gt;&lt;pub-dates&gt;&lt;date&gt;Oct&lt;/date&gt;&lt;/pub-dates&gt;&lt;/dates&gt;&lt;isbn&gt;0578-1337 (Print)&amp;#xD;0578-1337 (Linking)&lt;/isbn&gt;&lt;accession-num&gt;8994332&lt;/accession-num&gt;&lt;urls&gt;&lt;related-urls&gt;&lt;url&gt;https://www.ncbi.nlm.nih.gov/pubmed/8994332&lt;/url&gt;&lt;/related-urls&gt;&lt;/urls&gt;&lt;/record&gt;&lt;/Cite&gt;&lt;/EndNote&gt;</w:instrText>
            </w:r>
            <w:r w:rsidR="001E7FBC">
              <w:fldChar w:fldCharType="separate"/>
            </w:r>
            <w:r w:rsidR="00A26109">
              <w:rPr>
                <w:noProof/>
              </w:rPr>
              <w:t>[43]</w:t>
            </w:r>
            <w:r w:rsidR="001E7FBC">
              <w:fldChar w:fldCharType="end"/>
            </w:r>
            <w:r w:rsidR="00170F46">
              <w:t xml:space="preserve">, 31/226 </w:t>
            </w:r>
            <w:r w:rsidR="001E7FBC">
              <w:fldChar w:fldCharType="begin"/>
            </w:r>
            <w:r w:rsidR="00A26109">
              <w:instrText xml:space="preserve"> ADDIN EN.CITE &lt;EndNote&gt;&lt;Cite&gt;&lt;Author&gt;Ayhan&lt;/Author&gt;&lt;Year&gt;1991&lt;/Year&gt;&lt;RecNum&gt;197&lt;/RecNum&gt;&lt;DisplayText&gt;[44]&lt;/DisplayText&gt;&lt;record&gt;&lt;rec-number&gt;197&lt;/rec-number&gt;&lt;foreign-keys&gt;&lt;key app="EN" db-id="drz909afrw0pefe2ezn5rzsbs9dd5epew55s" timestamp="1485653586"&gt;197&lt;/key&gt;&lt;/foreign-keys&gt;&lt;ref-type name="Journal Article"&gt;17&lt;/ref-type&gt;&lt;contributors&gt;&lt;authors&gt;&lt;author&gt;Ayhan, A.&lt;/author&gt;&lt;author&gt;Aksu, T.&lt;/author&gt;&lt;author&gt;Develioglu, O.&lt;/author&gt;&lt;author&gt;Tuncer, Z. S.&lt;/author&gt;&lt;author&gt;Ayhan, A.&lt;/author&gt;&lt;/authors&gt;&lt;/contributors&gt;&lt;auth-address&gt;Department of Obstetrics and Gynaecology, Hacettepe University, School of Medicine, Ankara, Turkey.&lt;/auth-address&gt;&lt;titles&gt;&lt;title&gt;Complications and bilaterality of mature ovarian teratomas (clinicopathological evaluation of 286 cases)&lt;/title&gt;&lt;secondary-title&gt;Aust N Z J Obstet Gynaecol&lt;/secondary-title&gt;&lt;/titles&gt;&lt;periodical&gt;&lt;full-title&gt;Aust N Z J Obstet Gynaecol&lt;/full-title&gt;&lt;/periodical&gt;&lt;pages&gt;83-5&lt;/pages&gt;&lt;volume&gt;31&lt;/volume&gt;&lt;number&gt;1&lt;/number&gt;&lt;keywords&gt;&lt;keyword&gt;Adolescent&lt;/keyword&gt;&lt;keyword&gt;Adult&lt;/keyword&gt;&lt;keyword&gt;Aged&lt;/keyword&gt;&lt;keyword&gt;Dermoid Cyst/*complications/pathology&lt;/keyword&gt;&lt;keyword&gt;Female&lt;/keyword&gt;&lt;keyword&gt;Humans&lt;/keyword&gt;&lt;keyword&gt;Middle Aged&lt;/keyword&gt;&lt;keyword&gt;Ovarian Neoplasms/*complications/pathology&lt;/keyword&gt;&lt;keyword&gt;Retrospective Studies&lt;/keyword&gt;&lt;keyword&gt;Torsion Abnormality&lt;/keyword&gt;&lt;/keywords&gt;&lt;dates&gt;&lt;year&gt;1991&lt;/year&gt;&lt;pub-dates&gt;&lt;date&gt;Feb&lt;/date&gt;&lt;/pub-dates&gt;&lt;/dates&gt;&lt;isbn&gt;0004-8666 (Print)&amp;#xD;0004-8666 (Linking)&lt;/isbn&gt;&lt;accession-num&gt;1872783&lt;/accession-num&gt;&lt;urls&gt;&lt;related-urls&gt;&lt;url&gt;https://www.ncbi.nlm.nih.gov/pubmed/1872783&lt;/url&gt;&lt;/related-urls&gt;&lt;/urls&gt;&lt;/record&gt;&lt;/Cite&gt;&lt;/EndNote&gt;</w:instrText>
            </w:r>
            <w:r w:rsidR="001E7FBC">
              <w:fldChar w:fldCharType="separate"/>
            </w:r>
            <w:r w:rsidR="00A26109">
              <w:rPr>
                <w:noProof/>
              </w:rPr>
              <w:t>[44]</w:t>
            </w:r>
            <w:r w:rsidR="001E7FBC">
              <w:fldChar w:fldCharType="end"/>
            </w:r>
            <w:r w:rsidR="00BD481D">
              <w:t xml:space="preserve">, </w:t>
            </w:r>
            <w:r w:rsidR="00E6107A">
              <w:t xml:space="preserve">8/38 </w:t>
            </w:r>
            <w:r w:rsidR="001E7FBC">
              <w:fldChar w:fldCharType="begin"/>
            </w:r>
            <w:r w:rsidR="00A26109">
              <w:instrText xml:space="preserve"> ADDIN EN.CITE &lt;EndNote&gt;&lt;Cite&gt;&lt;Author&gt;Tarcoveanu&lt;/Author&gt;&lt;Year&gt;2012&lt;/Year&gt;&lt;RecNum&gt;198&lt;/RecNum&gt;&lt;DisplayText&gt;[45]&lt;/DisplayText&gt;&lt;record&gt;&lt;rec-number&gt;198&lt;/rec-number&gt;&lt;foreign-keys&gt;&lt;key app="EN" db-id="drz909afrw0pefe2ezn5rzsbs9dd5epew55s" timestamp="1485653753"&gt;198&lt;/key&gt;&lt;/foreign-keys&gt;&lt;ref-type name="Journal Article"&gt;17&lt;/ref-type&gt;&lt;contributors&gt;&lt;authors&gt;&lt;author&gt;Tarcoveanu, E.&lt;/author&gt;&lt;author&gt;Vasilescu, A.&lt;/author&gt;&lt;author&gt;Georgescu, S.&lt;/author&gt;&lt;author&gt;Danila, N.&lt;/author&gt;&lt;author&gt;Bradea, C.&lt;/author&gt;&lt;author&gt;Lupascu, C.&lt;/author&gt;&lt;author&gt;Cotea, E.&lt;/author&gt;&lt;author&gt;Crumpei, F.&lt;/author&gt;&lt;author&gt;Vintili, D.&lt;/author&gt;&lt;author&gt;Motoc-Vieriu, R.&lt;/author&gt;&lt;author&gt;Dimofte, G.&lt;/author&gt;&lt;/authors&gt;&lt;/contributors&gt;&lt;auth-address&gt;First Surgical Clinic, St. Spiridon Hospital Iasi, Romania.&lt;/auth-address&gt;&lt;titles&gt;&lt;title&gt;Laparoscopic approach to ovarian dermoid cysts&lt;/title&gt;&lt;secondary-title&gt;Chirurgia (Bucur)&lt;/secondary-title&gt;&lt;/titles&gt;&lt;periodical&gt;&lt;full-title&gt;Chirurgia (Bucur)&lt;/full-title&gt;&lt;/periodical&gt;&lt;pages&gt;461-8&lt;/pages&gt;&lt;volume&gt;107&lt;/volume&gt;&lt;number&gt;4&lt;/number&gt;&lt;keywords&gt;&lt;keyword&gt;Adult&lt;/keyword&gt;&lt;keyword&gt;Aged&lt;/keyword&gt;&lt;keyword&gt;Algorithms&lt;/keyword&gt;&lt;keyword&gt;Biomarkers, Tumor/blood&lt;/keyword&gt;&lt;keyword&gt;CA-125 Antigen/blood&lt;/keyword&gt;&lt;keyword&gt;CA-19-9 Antigen/blood&lt;/keyword&gt;&lt;keyword&gt;Dermoid Cyst/blood/diagnosis/*surgery&lt;/keyword&gt;&lt;keyword&gt;Female&lt;/keyword&gt;&lt;keyword&gt;Humans&lt;/keyword&gt;&lt;keyword&gt;*Laparoscopy/methods&lt;/keyword&gt;&lt;keyword&gt;Middle Aged&lt;/keyword&gt;&lt;keyword&gt;Ovarian Neoplasms/blood/diagnosis/*surgery&lt;/keyword&gt;&lt;keyword&gt;Prospective Studies&lt;/keyword&gt;&lt;keyword&gt;Reproducibility of Results&lt;/keyword&gt;&lt;keyword&gt;Treatment Outcome&lt;/keyword&gt;&lt;/keywords&gt;&lt;dates&gt;&lt;year&gt;2012&lt;/year&gt;&lt;pub-dates&gt;&lt;date&gt;Jul-Aug&lt;/date&gt;&lt;/pub-dates&gt;&lt;/dates&gt;&lt;isbn&gt;1221-9118 (Print)&amp;#xD;1221-9118 (Linking)&lt;/isbn&gt;&lt;accession-num&gt;23025112&lt;/accession-num&gt;&lt;urls&gt;&lt;related-urls&gt;&lt;url&gt;https://www.ncbi.nlm.nih.gov/pubmed/23025112&lt;/url&gt;&lt;/related-urls&gt;&lt;/urls&gt;&lt;/record&gt;&lt;/Cite&gt;&lt;/EndNote&gt;</w:instrText>
            </w:r>
            <w:r w:rsidR="001E7FBC">
              <w:fldChar w:fldCharType="separate"/>
            </w:r>
            <w:r w:rsidR="00A26109">
              <w:rPr>
                <w:noProof/>
              </w:rPr>
              <w:t>[45]</w:t>
            </w:r>
            <w:r w:rsidR="001E7FBC">
              <w:fldChar w:fldCharType="end"/>
            </w:r>
            <w:r w:rsidR="000C27C8">
              <w:t xml:space="preserve">, </w:t>
            </w:r>
            <w:r w:rsidR="00F7007C">
              <w:t xml:space="preserve">4/45 </w:t>
            </w:r>
            <w:r w:rsidR="001E7FBC">
              <w:fldChar w:fldCharType="begin"/>
            </w:r>
            <w:r w:rsidR="00A26109">
              <w:instrText xml:space="preserve"> ADDIN EN.CITE &lt;EndNote&gt;&lt;Cite&gt;&lt;Author&gt;Saks&lt;/Author&gt;&lt;Year&gt;1994&lt;/Year&gt;&lt;RecNum&gt;200&lt;/RecNum&gt;&lt;DisplayText&gt;[46]&lt;/DisplayText&gt;&lt;record&gt;&lt;rec-number&gt;200&lt;/rec-number&gt;&lt;foreign-keys&gt;&lt;key app="EN" db-id="drz909afrw0pefe2ezn5rzsbs9dd5epew55s" timestamp="1485655072"&gt;200&lt;/key&gt;&lt;/foreign-keys&gt;&lt;ref-type name="Journal Article"&gt;17&lt;/ref-type&gt;&lt;contributors&gt;&lt;authors&gt;&lt;author&gt;Saks, M.&lt;/author&gt;&lt;author&gt;Deckardt, R.&lt;/author&gt;&lt;/authors&gt;&lt;/contributors&gt;&lt;auth-address&gt;Zentrum Fuer Ambulante Gyn. Operationen, Helene-Weber-Allee 19, 80637 Munich, Germany.&lt;/auth-address&gt;&lt;titles&gt;&lt;title&gt;Laparoscopic Treatment of Benign Ovarian Dermoid Cysts&lt;/title&gt;&lt;secondary-title&gt;J Am Assoc Gynecol Laparosc&lt;/secondary-title&gt;&lt;/titles&gt;&lt;periodical&gt;&lt;full-title&gt;J Am Assoc Gynecol Laparosc&lt;/full-title&gt;&lt;/periodical&gt;&lt;pages&gt;S31-2&lt;/pages&gt;&lt;volume&gt;1&lt;/volume&gt;&lt;number&gt;4, Part 2&lt;/number&gt;&lt;dates&gt;&lt;year&gt;1994&lt;/year&gt;&lt;pub-dates&gt;&lt;date&gt;Aug&lt;/date&gt;&lt;/pub-dates&gt;&lt;/dates&gt;&lt;isbn&gt;1074-3804 (Print)&amp;#xD;1074-3804 (Linking)&lt;/isbn&gt;&lt;accession-num&gt;9073749&lt;/accession-num&gt;&lt;urls&gt;&lt;related-urls&gt;&lt;url&gt;https://www.ncbi.nlm.nih.gov/pubmed/9073749&lt;/url&gt;&lt;/related-urls&gt;&lt;/urls&gt;&lt;/record&gt;&lt;/Cite&gt;&lt;/EndNote&gt;</w:instrText>
            </w:r>
            <w:r w:rsidR="001E7FBC">
              <w:fldChar w:fldCharType="separate"/>
            </w:r>
            <w:r w:rsidR="00A26109">
              <w:rPr>
                <w:noProof/>
              </w:rPr>
              <w:t>[46]</w:t>
            </w:r>
            <w:r w:rsidR="001E7FBC">
              <w:fldChar w:fldCharType="end"/>
            </w:r>
            <w:r w:rsidR="00DD5FC1">
              <w:t xml:space="preserve">, </w:t>
            </w:r>
            <w:r w:rsidR="00A23E5D">
              <w:t xml:space="preserve">53/612 </w:t>
            </w:r>
            <w:r w:rsidR="001E7FBC">
              <w:fldChar w:fldCharType="begin"/>
            </w:r>
            <w:r w:rsidR="00A26109">
              <w:instrText xml:space="preserve"> ADDIN EN.CITE &lt;EndNote&gt;&lt;Cite&gt;&lt;Author&gt;Malkasian&lt;/Author&gt;&lt;Year&gt;1967&lt;/Year&gt;&lt;RecNum&gt;204&lt;/RecNum&gt;&lt;DisplayText&gt;[47]&lt;/DisplayText&gt;&lt;record&gt;&lt;rec-number&gt;204&lt;/rec-number&gt;&lt;foreign-keys&gt;&lt;key app="EN" db-id="drz909afrw0pefe2ezn5rzsbs9dd5epew55s" timestamp="1485656170"&gt;204&lt;/key&gt;&lt;/foreign-keys&gt;&lt;ref-type name="Journal Article"&gt;17&lt;/ref-type&gt;&lt;contributors&gt;&lt;authors&gt;&lt;author&gt;Malkasian, G. D., Jr.&lt;/author&gt;&lt;author&gt;Dockerty, M. B.&lt;/author&gt;&lt;author&gt;Symmonds, R. E.&lt;/author&gt;&lt;/authors&gt;&lt;/contributors&gt;&lt;titles&gt;&lt;title&gt;Benign cystic teratomas&lt;/title&gt;&lt;secondary-title&gt;Obstet Gynecol&lt;/secondary-title&gt;&lt;/titles&gt;&lt;periodical&gt;&lt;full-title&gt;Obstet Gynecol&lt;/full-title&gt;&lt;/periodical&gt;&lt;pages&gt;719-25&lt;/pages&gt;&lt;volume&gt;29&lt;/volume&gt;&lt;number&gt;5&lt;/number&gt;&lt;keywords&gt;&lt;keyword&gt;Adolescent&lt;/keyword&gt;&lt;keyword&gt;Adult&lt;/keyword&gt;&lt;keyword&gt;Aged&lt;/keyword&gt;&lt;keyword&gt;Aging&lt;/keyword&gt;&lt;keyword&gt;Child&lt;/keyword&gt;&lt;keyword&gt;Child, Preschool&lt;/keyword&gt;&lt;keyword&gt;Female&lt;/keyword&gt;&lt;keyword&gt;Humans&lt;/keyword&gt;&lt;keyword&gt;Menopause&lt;/keyword&gt;&lt;keyword&gt;Middle Aged&lt;/keyword&gt;&lt;keyword&gt;*Ovarian Neoplasms&lt;/keyword&gt;&lt;keyword&gt;Parity&lt;/keyword&gt;&lt;keyword&gt;Pregnancy&lt;/keyword&gt;&lt;keyword&gt;*Teratoma&lt;/keyword&gt;&lt;/keywords&gt;&lt;dates&gt;&lt;year&gt;1967&lt;/year&gt;&lt;pub-dates&gt;&lt;date&gt;May&lt;/date&gt;&lt;/pub-dates&gt;&lt;/dates&gt;&lt;isbn&gt;0029-7844 (Print)&amp;#xD;0029-7844 (Linking)&lt;/isbn&gt;&lt;accession-num&gt;6022669&lt;/accession-num&gt;&lt;urls&gt;&lt;related-urls&gt;&lt;url&gt;https://www.ncbi.nlm.nih.gov/pubmed/6022669&lt;/url&gt;&lt;/related-urls&gt;&lt;/urls&gt;&lt;/record&gt;&lt;/Cite&gt;&lt;/EndNote&gt;</w:instrText>
            </w:r>
            <w:r w:rsidR="001E7FBC">
              <w:fldChar w:fldCharType="separate"/>
            </w:r>
            <w:r w:rsidR="00A26109">
              <w:rPr>
                <w:noProof/>
              </w:rPr>
              <w:t>[47]</w:t>
            </w:r>
            <w:r w:rsidR="001E7FBC">
              <w:fldChar w:fldCharType="end"/>
            </w:r>
          </w:p>
        </w:tc>
        <w:tc>
          <w:tcPr>
            <w:tcW w:w="2127" w:type="dxa"/>
          </w:tcPr>
          <w:p w:rsidR="007508C1" w:rsidRDefault="00EB1E07" w:rsidP="00C20608">
            <w:pPr>
              <w:spacing w:line="480" w:lineRule="auto"/>
            </w:pPr>
            <w:r>
              <w:t>18/</w:t>
            </w:r>
            <w:r w:rsidR="00C54FB1">
              <w:t>99</w:t>
            </w:r>
            <w:r>
              <w:t xml:space="preserve"> </w:t>
            </w:r>
            <w:r w:rsidR="001E7FBC">
              <w:fldChar w:fldCharType="begin"/>
            </w:r>
            <w:r w:rsidR="00A26109">
              <w:instrText xml:space="preserve"> ADDIN EN.CITE &lt;EndNote&gt;&lt;Cite&gt;&lt;Author&gt;Anteby&lt;/Author&gt;&lt;Year&gt;1994&lt;/Year&gt;&lt;RecNum&gt;201&lt;/RecNum&gt;&lt;DisplayText&gt;[48]&lt;/DisplayText&gt;&lt;record&gt;&lt;rec-number&gt;201&lt;/rec-number&gt;&lt;foreign-keys&gt;&lt;key app="EN" db-id="drz909afrw0pefe2ezn5rzsbs9dd5epew55s" timestamp="1485655227"&gt;201&lt;/key&gt;&lt;/foreign-keys&gt;&lt;ref-type name="Journal Article"&gt;17&lt;/ref-type&gt;&lt;contributors&gt;&lt;authors&gt;&lt;author&gt;Anteby, E. Y.&lt;/author&gt;&lt;author&gt;Ron, M.&lt;/author&gt;&lt;author&gt;Revel, A.&lt;/author&gt;&lt;author&gt;Shimonovitz, S.&lt;/author&gt;&lt;author&gt;Ariel, I.&lt;/author&gt;&lt;author&gt;Hurwitz, A.&lt;/author&gt;&lt;/authors&gt;&lt;/contributors&gt;&lt;auth-address&gt;Department of Obstetrics and Gynecology, Hadassa University Hospital, Mt. Scopus, Jerusalem, Israel.&lt;/auth-address&gt;&lt;titles&gt;&lt;title&gt;Germ cell tumors of the ovary arising after dermoid cyst resection: a long-term follow-up study&lt;/title&gt;&lt;secondary-title&gt;Obstet Gynecol&lt;/secondary-title&gt;&lt;/titles&gt;&lt;periodical&gt;&lt;full-title&gt;Obstet Gynecol&lt;/full-title&gt;&lt;/periodical&gt;&lt;pages&gt;605-8&lt;/pages&gt;&lt;volume&gt;83&lt;/volume&gt;&lt;number&gt;4&lt;/number&gt;&lt;keywords&gt;&lt;keyword&gt;Adult&lt;/keyword&gt;&lt;keyword&gt;Dermoid Cyst/pathology/*surgery&lt;/keyword&gt;&lt;keyword&gt;Female&lt;/keyword&gt;&lt;keyword&gt;Follow-Up Studies&lt;/keyword&gt;&lt;keyword&gt;Germinoma/*epidemiology&lt;/keyword&gt;&lt;keyword&gt;Humans&lt;/keyword&gt;&lt;keyword&gt;Middle Aged&lt;/keyword&gt;&lt;keyword&gt;Neoplasm Recurrence, Local&lt;/keyword&gt;&lt;keyword&gt;Neoplasms, Second Primary/*epidemiology&lt;/keyword&gt;&lt;keyword&gt;Ovarian Neoplasms/*epidemiology/pathology/*surgery&lt;/keyword&gt;&lt;keyword&gt;Time Factors&lt;/keyword&gt;&lt;/keywords&gt;&lt;dates&gt;&lt;year&gt;1994&lt;/year&gt;&lt;pub-dates&gt;&lt;date&gt;Apr&lt;/date&gt;&lt;/pub-dates&gt;&lt;/dates&gt;&lt;isbn&gt;0029-7844 (Print)&amp;#xD;0029-7844 (Linking)&lt;/isbn&gt;&lt;accession-num&gt;8134074&lt;/accession-num&gt;&lt;urls&gt;&lt;related-urls&gt;&lt;url&gt;https://www.ncbi.nlm.nih.gov/pubmed/8134074&lt;/url&gt;&lt;/related-urls&gt;&lt;/urls&gt;&lt;/record&gt;&lt;/Cite&gt;&lt;/EndNote&gt;</w:instrText>
            </w:r>
            <w:r w:rsidR="001E7FBC">
              <w:fldChar w:fldCharType="separate"/>
            </w:r>
            <w:r w:rsidR="00A26109">
              <w:rPr>
                <w:noProof/>
              </w:rPr>
              <w:t>[48]</w:t>
            </w:r>
            <w:r w:rsidR="001E7FBC">
              <w:fldChar w:fldCharType="end"/>
            </w:r>
            <w:r w:rsidR="00F1695C">
              <w:t xml:space="preserve">, 10/105 </w:t>
            </w:r>
            <w:r w:rsidR="001E7FBC">
              <w:fldChar w:fldCharType="begin"/>
            </w:r>
            <w:r w:rsidR="00A26109">
              <w:instrText xml:space="preserve"> ADDIN EN.CITE &lt;EndNote&gt;&lt;Cite&gt;&lt;Author&gt;Pepe&lt;/Author&gt;&lt;Year&gt;1986&lt;/Year&gt;&lt;RecNum&gt;202&lt;/RecNum&gt;&lt;DisplayText&gt;[49]&lt;/DisplayText&gt;&lt;record&gt;&lt;rec-number&gt;202&lt;/rec-number&gt;&lt;foreign-keys&gt;&lt;key app="EN" db-id="drz909afrw0pefe2ezn5rzsbs9dd5epew55s" timestamp="1485655360"&gt;202&lt;/key&gt;&lt;/foreign-keys&gt;&lt;ref-type name="Journal Article"&gt;17&lt;/ref-type&gt;&lt;contributors&gt;&lt;authors&gt;&lt;author&gt;Pepe, F.&lt;/author&gt;&lt;author&gt;Panella, M.&lt;/author&gt;&lt;author&gt;Pepe, G.&lt;/author&gt;&lt;author&gt;Panella, P.&lt;/author&gt;&lt;author&gt;Pennisi, F.&lt;/author&gt;&lt;author&gt;Arikian, S.&lt;/author&gt;&lt;/authors&gt;&lt;/contributors&gt;&lt;titles&gt;&lt;title&gt;Dermoid cysts of the ovary&lt;/title&gt;&lt;secondary-title&gt;Eur J Gynaecol Oncol&lt;/secondary-title&gt;&lt;/titles&gt;&lt;periodical&gt;&lt;full-title&gt;Eur J Gynaecol Oncol&lt;/full-title&gt;&lt;/periodical&gt;&lt;pages&gt;186-91&lt;/pages&gt;&lt;volume&gt;7&lt;/volume&gt;&lt;number&gt;3&lt;/number&gt;&lt;keywords&gt;&lt;keyword&gt;Adolescent&lt;/keyword&gt;&lt;keyword&gt;Adult&lt;/keyword&gt;&lt;keyword&gt;Aged&lt;/keyword&gt;&lt;keyword&gt;Child&lt;/keyword&gt;&lt;keyword&gt;*Dermoid Cyst/complications/diagnostic imaging/pathology/surgery&lt;/keyword&gt;&lt;keyword&gt;Female&lt;/keyword&gt;&lt;keyword&gt;Humans&lt;/keyword&gt;&lt;keyword&gt;Menarche&lt;/keyword&gt;&lt;keyword&gt;Menopause&lt;/keyword&gt;&lt;keyword&gt;Middle Aged&lt;/keyword&gt;&lt;keyword&gt;*Ovarian Neoplasms/complications/diagnostic imaging/pathology/surgery&lt;/keyword&gt;&lt;keyword&gt;Pregnancy&lt;/keyword&gt;&lt;keyword&gt;Radiography&lt;/keyword&gt;&lt;keyword&gt;Rupture, Spontaneous&lt;/keyword&gt;&lt;/keywords&gt;&lt;dates&gt;&lt;year&gt;1986&lt;/year&gt;&lt;/dates&gt;&lt;isbn&gt;0392-2936 (Print)&amp;#xD;0392-2936 (Linking)&lt;/isbn&gt;&lt;accession-num&gt;3780760&lt;/accession-num&gt;&lt;urls&gt;&lt;related-urls&gt;&lt;url&gt;https://www.ncbi.nlm.nih.gov/pubmed/3780760&lt;/url&gt;&lt;/related-urls&gt;&lt;/urls&gt;&lt;/record&gt;&lt;/Cite&gt;&lt;/EndNote&gt;</w:instrText>
            </w:r>
            <w:r w:rsidR="001E7FBC">
              <w:fldChar w:fldCharType="separate"/>
            </w:r>
            <w:r w:rsidR="00A26109">
              <w:rPr>
                <w:noProof/>
              </w:rPr>
              <w:t>[49]</w:t>
            </w:r>
            <w:r w:rsidR="001E7FBC">
              <w:fldChar w:fldCharType="end"/>
            </w:r>
            <w:r w:rsidR="000955F3">
              <w:t xml:space="preserve">, 27/213 </w:t>
            </w:r>
            <w:r w:rsidR="001E7FBC">
              <w:fldChar w:fldCharType="begin"/>
            </w:r>
            <w:r w:rsidR="00A26109">
              <w:instrText xml:space="preserve"> ADDIN EN.CITE &lt;EndNote&gt;&lt;Cite&gt;&lt;Author&gt;Doss&lt;/Author&gt;&lt;Year&gt;1977&lt;/Year&gt;&lt;RecNum&gt;131&lt;/RecNum&gt;&lt;DisplayText&gt;[50]&lt;/DisplayText&gt;&lt;record&gt;&lt;rec-number&gt;131&lt;/rec-number&gt;&lt;foreign-keys&gt;&lt;key app="EN" db-id="drz909afrw0pefe2ezn5rzsbs9dd5epew55s" timestamp="1465718171"&gt;131&lt;/key&gt;&lt;/foreign-keys&gt;&lt;ref-type name="Journal Article"&gt;17&lt;/ref-type&gt;&lt;contributors&gt;&lt;authors&gt;&lt;author&gt;Doss, N., Jr.&lt;/author&gt;&lt;author&gt;Forney, J. P.&lt;/author&gt;&lt;author&gt;Vellios, F.&lt;/author&gt;&lt;author&gt;Nalick, R. H.&lt;/author&gt;&lt;/authors&gt;&lt;/contributors&gt;&lt;titles&gt;&lt;title&gt;Covert bilaterality of mature ovarian teratomas&lt;/title&gt;&lt;secondary-title&gt;Obstet Gynecol&lt;/secondary-title&gt;&lt;/titles&gt;&lt;periodical&gt;&lt;full-title&gt;Obstet Gynecol&lt;/full-title&gt;&lt;/periodical&gt;&lt;pages&gt;651-3&lt;/pages&gt;&lt;volume&gt;50&lt;/volume&gt;&lt;number&gt;6&lt;/number&gt;&lt;keywords&gt;&lt;keyword&gt;Adolescent&lt;/keyword&gt;&lt;keyword&gt;Adult&lt;/keyword&gt;&lt;keyword&gt;Aged&lt;/keyword&gt;&lt;keyword&gt;Biopsy&lt;/keyword&gt;&lt;keyword&gt;Child&lt;/keyword&gt;&lt;keyword&gt;Child, Preschool&lt;/keyword&gt;&lt;keyword&gt;Dermoid Cyst/pathology&lt;/keyword&gt;&lt;keyword&gt;Female&lt;/keyword&gt;&lt;keyword&gt;Functional Laterality&lt;/keyword&gt;&lt;keyword&gt;Humans&lt;/keyword&gt;&lt;keyword&gt;Middle Aged&lt;/keyword&gt;&lt;keyword&gt;*Ovarian Neoplasms/pathology/surgery&lt;/keyword&gt;&lt;keyword&gt;*Teratoma/surgery&lt;/keyword&gt;&lt;/keywords&gt;&lt;dates&gt;&lt;year&gt;1977&lt;/year&gt;&lt;pub-dates&gt;&lt;date&gt;Dec&lt;/date&gt;&lt;/pub-dates&gt;&lt;/dates&gt;&lt;isbn&gt;0029-7844 (Print)&amp;#xD;0029-7844 (Linking)&lt;/isbn&gt;&lt;accession-num&gt;927754&lt;/accession-num&gt;&lt;urls&gt;&lt;related-urls&gt;&lt;url&gt;http://www.ncbi.nlm.nih.gov/pubmed/927754&lt;/url&gt;&lt;/related-urls&gt;&lt;/urls&gt;&lt;/record&gt;&lt;/Cite&gt;&lt;/EndNote&gt;</w:instrText>
            </w:r>
            <w:r w:rsidR="001E7FBC">
              <w:fldChar w:fldCharType="separate"/>
            </w:r>
            <w:r w:rsidR="00A26109">
              <w:rPr>
                <w:noProof/>
              </w:rPr>
              <w:t>[50]</w:t>
            </w:r>
            <w:r w:rsidR="001E7FBC">
              <w:fldChar w:fldCharType="end"/>
            </w:r>
          </w:p>
        </w:tc>
        <w:tc>
          <w:tcPr>
            <w:tcW w:w="1658" w:type="dxa"/>
          </w:tcPr>
          <w:p w:rsidR="007508C1" w:rsidRDefault="00EB1E07" w:rsidP="00C20608">
            <w:pPr>
              <w:spacing w:line="480" w:lineRule="auto"/>
            </w:pPr>
            <w:r>
              <w:t>3/</w:t>
            </w:r>
            <w:r w:rsidR="00C54FB1">
              <w:t>99</w:t>
            </w:r>
            <w:r>
              <w:t xml:space="preserve"> </w:t>
            </w:r>
            <w:r w:rsidR="001E7FBC">
              <w:fldChar w:fldCharType="begin"/>
            </w:r>
            <w:r w:rsidR="00A26109">
              <w:instrText xml:space="preserve"> ADDIN EN.CITE &lt;EndNote&gt;&lt;Cite&gt;&lt;Author&gt;Anteby&lt;/Author&gt;&lt;Year&gt;1994&lt;/Year&gt;&lt;RecNum&gt;201&lt;/RecNum&gt;&lt;DisplayText&gt;[48]&lt;/DisplayText&gt;&lt;record&gt;&lt;rec-number&gt;201&lt;/rec-number&gt;&lt;foreign-keys&gt;&lt;key app="EN" db-id="drz909afrw0pefe2ezn5rzsbs9dd5epew55s" timestamp="1485655227"&gt;201&lt;/key&gt;&lt;/foreign-keys&gt;&lt;ref-type name="Journal Article"&gt;17&lt;/ref-type&gt;&lt;contributors&gt;&lt;authors&gt;&lt;author&gt;Anteby, E. Y.&lt;/author&gt;&lt;author&gt;Ron, M.&lt;/author&gt;&lt;author&gt;Revel, A.&lt;/author&gt;&lt;author&gt;Shimonovitz, S.&lt;/author&gt;&lt;author&gt;Ariel, I.&lt;/author&gt;&lt;author&gt;Hurwitz, A.&lt;/author&gt;&lt;/authors&gt;&lt;/contributors&gt;&lt;auth-address&gt;Department of Obstetrics and Gynecology, Hadassa University Hospital, Mt. Scopus, Jerusalem, Israel.&lt;/auth-address&gt;&lt;titles&gt;&lt;title&gt;Germ cell tumors of the ovary arising after dermoid cyst resection: a long-term follow-up study&lt;/title&gt;&lt;secondary-title&gt;Obstet Gynecol&lt;/secondary-title&gt;&lt;/titles&gt;&lt;periodical&gt;&lt;full-title&gt;Obstet Gynecol&lt;/full-title&gt;&lt;/periodical&gt;&lt;pages&gt;605-8&lt;/pages&gt;&lt;volume&gt;83&lt;/volume&gt;&lt;number&gt;4&lt;/number&gt;&lt;keywords&gt;&lt;keyword&gt;Adult&lt;/keyword&gt;&lt;keyword&gt;Dermoid Cyst/pathology/*surgery&lt;/keyword&gt;&lt;keyword&gt;Female&lt;/keyword&gt;&lt;keyword&gt;Follow-Up Studies&lt;/keyword&gt;&lt;keyword&gt;Germinoma/*epidemiology&lt;/keyword&gt;&lt;keyword&gt;Humans&lt;/keyword&gt;&lt;keyword&gt;Middle Aged&lt;/keyword&gt;&lt;keyword&gt;Neoplasm Recurrence, Local&lt;/keyword&gt;&lt;keyword&gt;Neoplasms, Second Primary/*epidemiology&lt;/keyword&gt;&lt;keyword&gt;Ovarian Neoplasms/*epidemiology/pathology/*surgery&lt;/keyword&gt;&lt;keyword&gt;Time Factors&lt;/keyword&gt;&lt;/keywords&gt;&lt;dates&gt;&lt;year&gt;1994&lt;/year&gt;&lt;pub-dates&gt;&lt;date&gt;Apr&lt;/date&gt;&lt;/pub-dates&gt;&lt;/dates&gt;&lt;isbn&gt;0029-7844 (Print)&amp;#xD;0029-7844 (Linking)&lt;/isbn&gt;&lt;accession-num&gt;8134074&lt;/accession-num&gt;&lt;urls&gt;&lt;related-urls&gt;&lt;url&gt;https://www.ncbi.nlm.nih.gov/pubmed/8134074&lt;/url&gt;&lt;/related-urls&gt;&lt;/urls&gt;&lt;/record&gt;&lt;/Cite&gt;&lt;/EndNote&gt;</w:instrText>
            </w:r>
            <w:r w:rsidR="001E7FBC">
              <w:fldChar w:fldCharType="separate"/>
            </w:r>
            <w:r w:rsidR="00A26109">
              <w:rPr>
                <w:noProof/>
              </w:rPr>
              <w:t>[48]</w:t>
            </w:r>
            <w:r w:rsidR="001E7FBC">
              <w:fldChar w:fldCharType="end"/>
            </w:r>
            <w:r w:rsidR="00883AB6">
              <w:t xml:space="preserve">, 5/105 </w:t>
            </w:r>
            <w:r w:rsidR="001E7FBC">
              <w:fldChar w:fldCharType="begin"/>
            </w:r>
            <w:r w:rsidR="00A26109">
              <w:instrText xml:space="preserve"> ADDIN EN.CITE &lt;EndNote&gt;&lt;Cite&gt;&lt;Author&gt;Pepe&lt;/Author&gt;&lt;Year&gt;1986&lt;/Year&gt;&lt;RecNum&gt;202&lt;/RecNum&gt;&lt;DisplayText&gt;[49]&lt;/DisplayText&gt;&lt;record&gt;&lt;rec-number&gt;202&lt;/rec-number&gt;&lt;foreign-keys&gt;&lt;key app="EN" db-id="drz909afrw0pefe2ezn5rzsbs9dd5epew55s" timestamp="1485655360"&gt;202&lt;/key&gt;&lt;/foreign-keys&gt;&lt;ref-type name="Journal Article"&gt;17&lt;/ref-type&gt;&lt;contributors&gt;&lt;authors&gt;&lt;author&gt;Pepe, F.&lt;/author&gt;&lt;author&gt;Panella, M.&lt;/author&gt;&lt;author&gt;Pepe, G.&lt;/author&gt;&lt;author&gt;Panella, P.&lt;/author&gt;&lt;author&gt;Pennisi, F.&lt;/author&gt;&lt;author&gt;Arikian, S.&lt;/author&gt;&lt;/authors&gt;&lt;/contributors&gt;&lt;titles&gt;&lt;title&gt;Dermoid cysts of the ovary&lt;/title&gt;&lt;secondary-title&gt;Eur J Gynaecol Oncol&lt;/secondary-title&gt;&lt;/titles&gt;&lt;periodical&gt;&lt;full-title&gt;Eur J Gynaecol Oncol&lt;/full-title&gt;&lt;/periodical&gt;&lt;pages&gt;186-91&lt;/pages&gt;&lt;volume&gt;7&lt;/volume&gt;&lt;number&gt;3&lt;/number&gt;&lt;keywords&gt;&lt;keyword&gt;Adolescent&lt;/keyword&gt;&lt;keyword&gt;Adult&lt;/keyword&gt;&lt;keyword&gt;Aged&lt;/keyword&gt;&lt;keyword&gt;Child&lt;/keyword&gt;&lt;keyword&gt;*Dermoid Cyst/complications/diagnostic imaging/pathology/surgery&lt;/keyword&gt;&lt;keyword&gt;Female&lt;/keyword&gt;&lt;keyword&gt;Humans&lt;/keyword&gt;&lt;keyword&gt;Menarche&lt;/keyword&gt;&lt;keyword&gt;Menopause&lt;/keyword&gt;&lt;keyword&gt;Middle Aged&lt;/keyword&gt;&lt;keyword&gt;*Ovarian Neoplasms/complications/diagnostic imaging/pathology/surgery&lt;/keyword&gt;&lt;keyword&gt;Pregnancy&lt;/keyword&gt;&lt;keyword&gt;Radiography&lt;/keyword&gt;&lt;keyword&gt;Rupture, Spontaneous&lt;/keyword&gt;&lt;/keywords&gt;&lt;dates&gt;&lt;year&gt;1986&lt;/year&gt;&lt;/dates&gt;&lt;isbn&gt;0392-2936 (Print)&amp;#xD;0392-2936 (Linking)&lt;/isbn&gt;&lt;accession-num&gt;3780760&lt;/accession-num&gt;&lt;urls&gt;&lt;related-urls&gt;&lt;url&gt;https://www.ncbi.nlm.nih.gov/pubmed/3780760&lt;/url&gt;&lt;/related-urls&gt;&lt;/urls&gt;&lt;/record&gt;&lt;/Cite&gt;&lt;/EndNote&gt;</w:instrText>
            </w:r>
            <w:r w:rsidR="001E7FBC">
              <w:fldChar w:fldCharType="separate"/>
            </w:r>
            <w:r w:rsidR="00A26109">
              <w:rPr>
                <w:noProof/>
              </w:rPr>
              <w:t>[49]</w:t>
            </w:r>
            <w:r w:rsidR="001E7FBC">
              <w:fldChar w:fldCharType="end"/>
            </w:r>
            <w:r w:rsidR="000955F3">
              <w:t>, 1/213</w:t>
            </w:r>
            <w:r w:rsidR="00144186">
              <w:t xml:space="preserve"> </w:t>
            </w:r>
            <w:r w:rsidR="001E7FBC">
              <w:fldChar w:fldCharType="begin"/>
            </w:r>
            <w:r w:rsidR="00A26109">
              <w:instrText xml:space="preserve"> ADDIN EN.CITE &lt;EndNote&gt;&lt;Cite&gt;&lt;Author&gt;Doss&lt;/Author&gt;&lt;Year&gt;1977&lt;/Year&gt;&lt;RecNum&gt;131&lt;/RecNum&gt;&lt;DisplayText&gt;[50]&lt;/DisplayText&gt;&lt;record&gt;&lt;rec-number&gt;131&lt;/rec-number&gt;&lt;foreign-keys&gt;&lt;key app="EN" db-id="drz909afrw0pefe2ezn5rzsbs9dd5epew55s" timestamp="1465718171"&gt;131&lt;/key&gt;&lt;/foreign-keys&gt;&lt;ref-type name="Journal Article"&gt;17&lt;/ref-type&gt;&lt;contributors&gt;&lt;authors&gt;&lt;author&gt;Doss, N., Jr.&lt;/author&gt;&lt;author&gt;Forney, J. P.&lt;/author&gt;&lt;author&gt;Vellios, F.&lt;/author&gt;&lt;author&gt;Nalick, R. H.&lt;/author&gt;&lt;/authors&gt;&lt;/contributors&gt;&lt;titles&gt;&lt;title&gt;Covert bilaterality of mature ovarian teratomas&lt;/title&gt;&lt;secondary-title&gt;Obstet Gynecol&lt;/secondary-title&gt;&lt;/titles&gt;&lt;periodical&gt;&lt;full-title&gt;Obstet Gynecol&lt;/full-title&gt;&lt;/periodical&gt;&lt;pages&gt;651-3&lt;/pages&gt;&lt;volume&gt;50&lt;/volume&gt;&lt;number&gt;6&lt;/number&gt;&lt;keywords&gt;&lt;keyword&gt;Adolescent&lt;/keyword&gt;&lt;keyword&gt;Adult&lt;/keyword&gt;&lt;keyword&gt;Aged&lt;/keyword&gt;&lt;keyword&gt;Biopsy&lt;/keyword&gt;&lt;keyword&gt;Child&lt;/keyword&gt;&lt;keyword&gt;Child, Preschool&lt;/keyword&gt;&lt;keyword&gt;Dermoid Cyst/pathology&lt;/keyword&gt;&lt;keyword&gt;Female&lt;/keyword&gt;&lt;keyword&gt;Functional Laterality&lt;/keyword&gt;&lt;keyword&gt;Humans&lt;/keyword&gt;&lt;keyword&gt;Middle Aged&lt;/keyword&gt;&lt;keyword&gt;*Ovarian Neoplasms/pathology/surgery&lt;/keyword&gt;&lt;keyword&gt;*Teratoma/surgery&lt;/keyword&gt;&lt;/keywords&gt;&lt;dates&gt;&lt;year&gt;1977&lt;/year&gt;&lt;pub-dates&gt;&lt;date&gt;Dec&lt;/date&gt;&lt;/pub-dates&gt;&lt;/dates&gt;&lt;isbn&gt;0029-7844 (Print)&amp;#xD;0029-7844 (Linking)&lt;/isbn&gt;&lt;accession-num&gt;927754&lt;/accession-num&gt;&lt;urls&gt;&lt;related-urls&gt;&lt;url&gt;http://www.ncbi.nlm.nih.gov/pubmed/927754&lt;/url&gt;&lt;/related-urls&gt;&lt;/urls&gt;&lt;/record&gt;&lt;/Cite&gt;&lt;/EndNote&gt;</w:instrText>
            </w:r>
            <w:r w:rsidR="001E7FBC">
              <w:fldChar w:fldCharType="separate"/>
            </w:r>
            <w:r w:rsidR="00A26109">
              <w:rPr>
                <w:noProof/>
              </w:rPr>
              <w:t>[50]</w:t>
            </w:r>
            <w:r w:rsidR="001E7FBC">
              <w:fldChar w:fldCharType="end"/>
            </w:r>
            <w:r w:rsidR="006771CF">
              <w:t xml:space="preserve">, 20/784 </w:t>
            </w:r>
            <w:r w:rsidR="001E7FBC">
              <w:fldChar w:fldCharType="begin"/>
            </w:r>
            <w:r w:rsidR="00A26109">
              <w:instrText xml:space="preserve"> ADDIN EN.CITE &lt;EndNote&gt;&lt;Cite&gt;&lt;Author&gt;Song&lt;/Author&gt;&lt;Year&gt;2007&lt;/Year&gt;&lt;RecNum&gt;199&lt;/RecNum&gt;&lt;DisplayText&gt;[51]&lt;/DisplayText&gt;&lt;record&gt;&lt;rec-number&gt;199&lt;/rec-number&gt;&lt;foreign-keys&gt;&lt;key app="EN" db-id="drz909afrw0pefe2ezn5rzsbs9dd5epew55s" timestamp="1485654744"&gt;199&lt;/key&gt;&lt;/foreign-keys&gt;&lt;ref-type name="Journal Article"&gt;17&lt;/ref-type&gt;&lt;contributors&gt;&lt;authors&gt;&lt;author&gt;Song, Y. N.&lt;/author&gt;&lt;author&gt;Zhu, L.&lt;/author&gt;&lt;author&gt;Lang, J. H.&lt;/author&gt;&lt;/authors&gt;&lt;/contributors&gt;&lt;auth-address&gt;Department of Obstetrics and Gynecology, Peking Union Medical College Hospital, Peking Union Medical College, Chinese Academy of Medical Science, Beijing 100730, China.&lt;/auth-address&gt;&lt;titles&gt;&lt;title&gt;[Recurrent mature ovarian teratomas: retrospective analysis of 20 cases]&lt;/title&gt;&lt;secondary-title&gt;Zhonghua Yi Xue Za Zhi&lt;/secondary-title&gt;&lt;/titles&gt;&lt;periodical&gt;&lt;full-title&gt;Zhonghua Yi Xue Za Zhi&lt;/full-title&gt;&lt;/periodical&gt;&lt;pages&gt;1184-6&lt;/pages&gt;&lt;volume&gt;87&lt;/volume&gt;&lt;number&gt;17&lt;/number&gt;&lt;keywords&gt;&lt;keyword&gt;Adult&lt;/keyword&gt;&lt;keyword&gt;Female&lt;/keyword&gt;&lt;keyword&gt;Follow-Up Studies&lt;/keyword&gt;&lt;keyword&gt;Humans&lt;/keyword&gt;&lt;keyword&gt;*Neoplasm Recurrence, Local&lt;/keyword&gt;&lt;keyword&gt;Ovarian Neoplasms/*pathology/surgery&lt;/keyword&gt;&lt;keyword&gt;Pregnancy&lt;/keyword&gt;&lt;keyword&gt;Pregnancy Outcome&lt;/keyword&gt;&lt;keyword&gt;Pregnancy Rate&lt;/keyword&gt;&lt;keyword&gt;Retrospective Studies&lt;/keyword&gt;&lt;keyword&gt;Teratoma/*pathology/surgery&lt;/keyword&gt;&lt;/keywords&gt;&lt;dates&gt;&lt;year&gt;2007&lt;/year&gt;&lt;pub-dates&gt;&lt;date&gt;May 08&lt;/date&gt;&lt;/pub-dates&gt;&lt;/dates&gt;&lt;isbn&gt;0376-2491 (Print)&amp;#xD;0376-2491 (Linking)&lt;/isbn&gt;&lt;accession-num&gt;17686238&lt;/accession-num&gt;&lt;urls&gt;&lt;related-urls&gt;&lt;url&gt;https://www.ncbi.nlm.nih.gov/pubmed/17686238&lt;/url&gt;&lt;/related-urls&gt;&lt;/urls&gt;&lt;/record&gt;&lt;/Cite&gt;&lt;/EndNote&gt;</w:instrText>
            </w:r>
            <w:r w:rsidR="001E7FBC">
              <w:fldChar w:fldCharType="separate"/>
            </w:r>
            <w:r w:rsidR="00A26109">
              <w:rPr>
                <w:noProof/>
              </w:rPr>
              <w:t>[51]</w:t>
            </w:r>
            <w:r w:rsidR="001E7FBC">
              <w:fldChar w:fldCharType="end"/>
            </w:r>
          </w:p>
        </w:tc>
      </w:tr>
    </w:tbl>
    <w:p w:rsidR="00CA7EDE" w:rsidRDefault="00CA7EDE" w:rsidP="00C20608">
      <w:pPr>
        <w:spacing w:line="480" w:lineRule="auto"/>
      </w:pPr>
    </w:p>
    <w:p w:rsidR="00BE0D44" w:rsidRPr="003B0F1C" w:rsidRDefault="003D568D" w:rsidP="00C20608">
      <w:pPr>
        <w:spacing w:line="480" w:lineRule="auto"/>
        <w:rPr>
          <w:b/>
        </w:rPr>
      </w:pPr>
      <w:r w:rsidRPr="003D568D">
        <w:rPr>
          <w:b/>
        </w:rPr>
        <w:t xml:space="preserve">Supplemental </w:t>
      </w:r>
      <w:r w:rsidR="003B0F1C" w:rsidRPr="003B0F1C">
        <w:rPr>
          <w:b/>
        </w:rPr>
        <w:t>References</w:t>
      </w:r>
    </w:p>
    <w:p w:rsidR="00A26109" w:rsidRPr="00A26109" w:rsidRDefault="001E7FBC" w:rsidP="00C20608">
      <w:pPr>
        <w:pStyle w:val="EndNoteBibliography"/>
        <w:spacing w:line="480" w:lineRule="auto"/>
        <w:ind w:left="720" w:hanging="720"/>
        <w:rPr>
          <w:noProof/>
        </w:rPr>
      </w:pPr>
      <w:r w:rsidRPr="001E7FBC">
        <w:fldChar w:fldCharType="begin"/>
      </w:r>
      <w:r w:rsidR="00BE0D44">
        <w:instrText xml:space="preserve"> ADDIN EN.REFLIST </w:instrText>
      </w:r>
      <w:r w:rsidRPr="001E7FBC">
        <w:fldChar w:fldCharType="separate"/>
      </w:r>
      <w:r w:rsidR="003E6409">
        <w:rPr>
          <w:noProof/>
        </w:rPr>
        <w:t>1.</w:t>
      </w:r>
      <w:r w:rsidR="003E6409">
        <w:rPr>
          <w:noProof/>
        </w:rPr>
        <w:tab/>
        <w:t>Chitrakar</w:t>
      </w:r>
      <w:r w:rsidR="00A26109" w:rsidRPr="00A26109">
        <w:rPr>
          <w:noProof/>
        </w:rPr>
        <w:t xml:space="preserve"> N</w:t>
      </w:r>
      <w:r w:rsidR="003E6409">
        <w:rPr>
          <w:noProof/>
        </w:rPr>
        <w:t>S</w:t>
      </w:r>
      <w:r w:rsidR="00A26109" w:rsidRPr="00A26109">
        <w:rPr>
          <w:noProof/>
        </w:rPr>
        <w:t xml:space="preserve">, </w:t>
      </w:r>
      <w:r w:rsidR="003E6409" w:rsidRPr="00A26109">
        <w:rPr>
          <w:noProof/>
        </w:rPr>
        <w:t xml:space="preserve">Suwal </w:t>
      </w:r>
      <w:r w:rsidR="003E6409">
        <w:rPr>
          <w:noProof/>
        </w:rPr>
        <w:t>S</w:t>
      </w:r>
      <w:r w:rsidR="00A26109" w:rsidRPr="00A26109">
        <w:rPr>
          <w:noProof/>
        </w:rPr>
        <w:t xml:space="preserve">, </w:t>
      </w:r>
      <w:r w:rsidR="003E6409">
        <w:rPr>
          <w:noProof/>
        </w:rPr>
        <w:t>Neupane</w:t>
      </w:r>
      <w:r w:rsidR="00A26109" w:rsidRPr="00A26109">
        <w:rPr>
          <w:noProof/>
        </w:rPr>
        <w:t xml:space="preserve"> S. </w:t>
      </w:r>
      <w:r w:rsidR="00A26109" w:rsidRPr="003E6409">
        <w:rPr>
          <w:noProof/>
        </w:rPr>
        <w:t>Bilateral Ovarian Teratoma: One Parasitic Twisted In-situ and Another Parasitic at the Hepato Renal Space.</w:t>
      </w:r>
      <w:r w:rsidR="003E6409">
        <w:rPr>
          <w:noProof/>
        </w:rPr>
        <w:t xml:space="preserve"> J Nepal Health Res Counc. 2015;</w:t>
      </w:r>
      <w:r w:rsidR="00A26109" w:rsidRPr="003E6409">
        <w:rPr>
          <w:noProof/>
        </w:rPr>
        <w:t>13</w:t>
      </w:r>
      <w:r w:rsidR="003E6409">
        <w:rPr>
          <w:noProof/>
        </w:rPr>
        <w:t>:</w:t>
      </w:r>
      <w:r w:rsidR="00A26109" w:rsidRPr="00A26109">
        <w:rPr>
          <w:noProof/>
        </w:rPr>
        <w:t>166-8.</w:t>
      </w:r>
    </w:p>
    <w:p w:rsidR="00A26109" w:rsidRPr="00A26109" w:rsidRDefault="00C741B4" w:rsidP="00C20608">
      <w:pPr>
        <w:pStyle w:val="EndNoteBibliography"/>
        <w:spacing w:line="480" w:lineRule="auto"/>
        <w:ind w:left="720" w:hanging="720"/>
        <w:rPr>
          <w:noProof/>
        </w:rPr>
      </w:pPr>
      <w:r>
        <w:rPr>
          <w:noProof/>
        </w:rPr>
        <w:t>2.</w:t>
      </w:r>
      <w:r>
        <w:rPr>
          <w:noProof/>
        </w:rPr>
        <w:tab/>
        <w:t xml:space="preserve">Qiao PF, </w:t>
      </w:r>
      <w:r w:rsidRPr="00A26109">
        <w:rPr>
          <w:noProof/>
        </w:rPr>
        <w:t>Gao</w:t>
      </w:r>
      <w:r>
        <w:rPr>
          <w:noProof/>
        </w:rPr>
        <w:t xml:space="preserve"> Y</w:t>
      </w:r>
      <w:r w:rsidR="00A26109" w:rsidRPr="00A26109">
        <w:rPr>
          <w:noProof/>
        </w:rPr>
        <w:t xml:space="preserve">, </w:t>
      </w:r>
      <w:r>
        <w:rPr>
          <w:noProof/>
        </w:rPr>
        <w:t>Niu G</w:t>
      </w:r>
      <w:r w:rsidR="00A26109" w:rsidRPr="00A26109">
        <w:rPr>
          <w:noProof/>
        </w:rPr>
        <w:t xml:space="preserve">M. </w:t>
      </w:r>
      <w:r w:rsidR="00A26109" w:rsidRPr="00C741B4">
        <w:rPr>
          <w:noProof/>
        </w:rPr>
        <w:t>Struma ovarii accompanied by mature cystic teratoma of the other ovary: A case report and literature review.</w:t>
      </w:r>
      <w:r>
        <w:rPr>
          <w:noProof/>
        </w:rPr>
        <w:t xml:space="preserve"> Oncol Lett. 2015;</w:t>
      </w:r>
      <w:r w:rsidR="00A26109" w:rsidRPr="00C741B4">
        <w:rPr>
          <w:noProof/>
        </w:rPr>
        <w:t>9</w:t>
      </w:r>
      <w:r w:rsidR="00A26109" w:rsidRPr="00A26109">
        <w:rPr>
          <w:noProof/>
        </w:rPr>
        <w:t>:2053-2055.</w:t>
      </w:r>
    </w:p>
    <w:p w:rsidR="00A26109" w:rsidRPr="00A26109" w:rsidRDefault="005B06B0" w:rsidP="00C20608">
      <w:pPr>
        <w:pStyle w:val="EndNoteBibliography"/>
        <w:spacing w:line="480" w:lineRule="auto"/>
        <w:ind w:left="720" w:hanging="720"/>
        <w:rPr>
          <w:noProof/>
        </w:rPr>
      </w:pPr>
      <w:r>
        <w:rPr>
          <w:noProof/>
        </w:rPr>
        <w:lastRenderedPageBreak/>
        <w:t>3.</w:t>
      </w:r>
      <w:r>
        <w:rPr>
          <w:noProof/>
        </w:rPr>
        <w:tab/>
        <w:t>Hakim MM,</w:t>
      </w:r>
      <w:r w:rsidR="00A26109" w:rsidRPr="00A26109">
        <w:rPr>
          <w:noProof/>
        </w:rPr>
        <w:t xml:space="preserve"> </w:t>
      </w:r>
      <w:r>
        <w:rPr>
          <w:noProof/>
        </w:rPr>
        <w:t>Abraham S</w:t>
      </w:r>
      <w:r w:rsidR="00A26109" w:rsidRPr="00A26109">
        <w:rPr>
          <w:noProof/>
        </w:rPr>
        <w:t xml:space="preserve">M. </w:t>
      </w:r>
      <w:r w:rsidR="00A26109" w:rsidRPr="005B06B0">
        <w:rPr>
          <w:noProof/>
        </w:rPr>
        <w:t>Bilateral dermoid ovarian cyst in an adolescent girl.</w:t>
      </w:r>
      <w:r>
        <w:rPr>
          <w:noProof/>
        </w:rPr>
        <w:t xml:space="preserve"> BMJ Case Rep.</w:t>
      </w:r>
      <w:r w:rsidR="00202362">
        <w:rPr>
          <w:noProof/>
        </w:rPr>
        <w:t xml:space="preserve"> 2014;</w:t>
      </w:r>
      <w:r w:rsidR="00A26109" w:rsidRPr="00202362">
        <w:rPr>
          <w:noProof/>
        </w:rPr>
        <w:t>2014</w:t>
      </w:r>
      <w:r w:rsidR="00A26109" w:rsidRPr="00A26109">
        <w:rPr>
          <w:noProof/>
        </w:rPr>
        <w:t>.</w:t>
      </w:r>
    </w:p>
    <w:p w:rsidR="00A26109" w:rsidRPr="00A26109" w:rsidRDefault="00A26109" w:rsidP="00C20608">
      <w:pPr>
        <w:pStyle w:val="EndNoteBibliography"/>
        <w:spacing w:line="480" w:lineRule="auto"/>
        <w:ind w:left="720" w:hanging="720"/>
        <w:rPr>
          <w:noProof/>
        </w:rPr>
      </w:pPr>
      <w:r w:rsidRPr="00A26109">
        <w:rPr>
          <w:noProof/>
        </w:rPr>
        <w:t>4.</w:t>
      </w:r>
      <w:r w:rsidRPr="00A26109">
        <w:rPr>
          <w:noProof/>
        </w:rPr>
        <w:tab/>
      </w:r>
      <w:r w:rsidR="006621A9" w:rsidRPr="006621A9">
        <w:rPr>
          <w:noProof/>
        </w:rPr>
        <w:t>Pepe F, Lo Monaco S, Rapisarda F, Raciti G, Genovese C, Pepe P. An unusual case of multiple and bilateral ovarian dermoid cysts. Case report. G Chir. 2014;35:75-7.</w:t>
      </w:r>
    </w:p>
    <w:p w:rsidR="00A26109" w:rsidRPr="00A26109" w:rsidRDefault="000A0991" w:rsidP="00C20608">
      <w:pPr>
        <w:pStyle w:val="EndNoteBibliography"/>
        <w:spacing w:line="480" w:lineRule="auto"/>
        <w:ind w:left="720" w:hanging="720"/>
        <w:rPr>
          <w:noProof/>
        </w:rPr>
      </w:pPr>
      <w:r>
        <w:rPr>
          <w:noProof/>
        </w:rPr>
        <w:t>5.</w:t>
      </w:r>
      <w:r>
        <w:rPr>
          <w:noProof/>
        </w:rPr>
        <w:tab/>
        <w:t>Bolla D</w:t>
      </w:r>
      <w:r w:rsidR="00A26109" w:rsidRPr="00A26109">
        <w:rPr>
          <w:noProof/>
        </w:rPr>
        <w:t xml:space="preserve">, </w:t>
      </w:r>
      <w:r>
        <w:rPr>
          <w:noProof/>
        </w:rPr>
        <w:t>Deseo N, Sturm A, Schoning A, Leimgruber</w:t>
      </w:r>
      <w:r w:rsidRPr="000A0991">
        <w:rPr>
          <w:noProof/>
        </w:rPr>
        <w:t xml:space="preserve"> C.</w:t>
      </w:r>
      <w:r w:rsidR="00A26109" w:rsidRPr="00A26109">
        <w:rPr>
          <w:noProof/>
        </w:rPr>
        <w:t xml:space="preserve"> </w:t>
      </w:r>
      <w:r w:rsidR="00A26109" w:rsidRPr="000A0991">
        <w:rPr>
          <w:noProof/>
        </w:rPr>
        <w:t>Minilaparotomy a good option in specific cases: a case report of bilateral ovarian germ cell tumor.</w:t>
      </w:r>
      <w:r>
        <w:rPr>
          <w:noProof/>
        </w:rPr>
        <w:t xml:space="preserve"> Case Rep Obstet Gynecol.</w:t>
      </w:r>
      <w:r w:rsidR="00A26109" w:rsidRPr="00A26109">
        <w:rPr>
          <w:noProof/>
        </w:rPr>
        <w:t xml:space="preserve"> 201</w:t>
      </w:r>
      <w:r>
        <w:rPr>
          <w:noProof/>
        </w:rPr>
        <w:t>2;</w:t>
      </w:r>
      <w:r w:rsidR="00A26109" w:rsidRPr="000A0991">
        <w:rPr>
          <w:noProof/>
        </w:rPr>
        <w:t>2012</w:t>
      </w:r>
      <w:r>
        <w:rPr>
          <w:noProof/>
        </w:rPr>
        <w:t>:</w:t>
      </w:r>
      <w:r w:rsidR="00A26109" w:rsidRPr="00A26109">
        <w:rPr>
          <w:noProof/>
        </w:rPr>
        <w:t>589568.</w:t>
      </w:r>
    </w:p>
    <w:p w:rsidR="00A26109" w:rsidRPr="00A26109" w:rsidRDefault="00A368AD" w:rsidP="00C20608">
      <w:pPr>
        <w:pStyle w:val="EndNoteBibliography"/>
        <w:spacing w:line="480" w:lineRule="auto"/>
        <w:ind w:left="720" w:hanging="720"/>
        <w:rPr>
          <w:noProof/>
        </w:rPr>
      </w:pPr>
      <w:r>
        <w:rPr>
          <w:noProof/>
        </w:rPr>
        <w:t>6.</w:t>
      </w:r>
      <w:r>
        <w:rPr>
          <w:noProof/>
        </w:rPr>
        <w:tab/>
        <w:t>Menon S</w:t>
      </w:r>
      <w:r w:rsidR="00A26109" w:rsidRPr="00A26109">
        <w:rPr>
          <w:noProof/>
        </w:rPr>
        <w:t xml:space="preserve">, </w:t>
      </w:r>
      <w:r>
        <w:rPr>
          <w:noProof/>
        </w:rPr>
        <w:t>Deodhar K, Rekhi B, John A, Maheshwari</w:t>
      </w:r>
      <w:r w:rsidRPr="00A368AD">
        <w:rPr>
          <w:noProof/>
        </w:rPr>
        <w:t xml:space="preserve"> A.</w:t>
      </w:r>
      <w:r w:rsidR="00A26109" w:rsidRPr="00A26109">
        <w:rPr>
          <w:noProof/>
        </w:rPr>
        <w:t xml:space="preserve"> </w:t>
      </w:r>
      <w:r w:rsidR="00A26109" w:rsidRPr="00A368AD">
        <w:rPr>
          <w:noProof/>
        </w:rPr>
        <w:t>Unilateral malignant struma ovarii in a case of bilateral ovarian teratoma with raised CA-125 level: a rare case with treatment dilemmas.</w:t>
      </w:r>
      <w:r>
        <w:rPr>
          <w:noProof/>
        </w:rPr>
        <w:t xml:space="preserve"> Indian J Pathol Microbiol. 2011;</w:t>
      </w:r>
      <w:r w:rsidR="00A26109" w:rsidRPr="00A368AD">
        <w:rPr>
          <w:noProof/>
        </w:rPr>
        <w:t>54</w:t>
      </w:r>
      <w:r>
        <w:rPr>
          <w:noProof/>
        </w:rPr>
        <w:t>:</w:t>
      </w:r>
      <w:r w:rsidR="00A26109" w:rsidRPr="00A26109">
        <w:rPr>
          <w:noProof/>
        </w:rPr>
        <w:t>578-80.</w:t>
      </w:r>
    </w:p>
    <w:p w:rsidR="00A26109" w:rsidRPr="00A26109" w:rsidRDefault="00027CFC" w:rsidP="00C20608">
      <w:pPr>
        <w:pStyle w:val="EndNoteBibliography"/>
        <w:spacing w:line="480" w:lineRule="auto"/>
        <w:ind w:left="720" w:hanging="720"/>
        <w:rPr>
          <w:noProof/>
        </w:rPr>
      </w:pPr>
      <w:r>
        <w:rPr>
          <w:noProof/>
        </w:rPr>
        <w:t>7.</w:t>
      </w:r>
      <w:r>
        <w:rPr>
          <w:noProof/>
        </w:rPr>
        <w:tab/>
        <w:t>Walid MS,</w:t>
      </w:r>
      <w:r w:rsidR="00A26109" w:rsidRPr="00A26109">
        <w:rPr>
          <w:noProof/>
        </w:rPr>
        <w:t xml:space="preserve"> </w:t>
      </w:r>
      <w:r w:rsidRPr="00A26109">
        <w:rPr>
          <w:noProof/>
        </w:rPr>
        <w:t>Boddy</w:t>
      </w:r>
      <w:r>
        <w:rPr>
          <w:noProof/>
        </w:rPr>
        <w:t xml:space="preserve"> M</w:t>
      </w:r>
      <w:r w:rsidR="00A26109" w:rsidRPr="00A26109">
        <w:rPr>
          <w:noProof/>
        </w:rPr>
        <w:t xml:space="preserve">G. </w:t>
      </w:r>
      <w:r w:rsidR="00A26109" w:rsidRPr="00D4482F">
        <w:rPr>
          <w:noProof/>
        </w:rPr>
        <w:t>Bilateral dermoid cysts of the ovary in a pregnant woman: case report and review of the literature.</w:t>
      </w:r>
      <w:r w:rsidR="00D4482F">
        <w:rPr>
          <w:noProof/>
        </w:rPr>
        <w:t xml:space="preserve"> Arch Gynecol Obstet. 2009;</w:t>
      </w:r>
      <w:r w:rsidR="00A26109" w:rsidRPr="00D4482F">
        <w:rPr>
          <w:noProof/>
        </w:rPr>
        <w:t>279</w:t>
      </w:r>
      <w:r w:rsidR="00D4482F">
        <w:rPr>
          <w:noProof/>
        </w:rPr>
        <w:t>:</w:t>
      </w:r>
      <w:r w:rsidR="00A26109" w:rsidRPr="00A26109">
        <w:rPr>
          <w:noProof/>
        </w:rPr>
        <w:t>105-8.</w:t>
      </w:r>
    </w:p>
    <w:p w:rsidR="00A26109" w:rsidRPr="00A26109" w:rsidRDefault="002B2426" w:rsidP="00C20608">
      <w:pPr>
        <w:pStyle w:val="EndNoteBibliography"/>
        <w:spacing w:line="480" w:lineRule="auto"/>
        <w:ind w:left="720" w:hanging="720"/>
        <w:rPr>
          <w:noProof/>
        </w:rPr>
      </w:pPr>
      <w:r>
        <w:rPr>
          <w:noProof/>
        </w:rPr>
        <w:t>8.</w:t>
      </w:r>
      <w:r>
        <w:rPr>
          <w:noProof/>
        </w:rPr>
        <w:tab/>
        <w:t xml:space="preserve">Jona JZ, </w:t>
      </w:r>
      <w:r w:rsidRPr="00A26109">
        <w:rPr>
          <w:noProof/>
        </w:rPr>
        <w:t>Burchby</w:t>
      </w:r>
      <w:r>
        <w:rPr>
          <w:noProof/>
        </w:rPr>
        <w:t xml:space="preserve"> K</w:t>
      </w:r>
      <w:r w:rsidR="00A26109" w:rsidRPr="00A26109">
        <w:rPr>
          <w:noProof/>
        </w:rPr>
        <w:t xml:space="preserve">, </w:t>
      </w:r>
      <w:r w:rsidRPr="00A26109">
        <w:rPr>
          <w:noProof/>
        </w:rPr>
        <w:t>Vitamvas</w:t>
      </w:r>
      <w:r w:rsidR="00A26109" w:rsidRPr="00A26109">
        <w:rPr>
          <w:noProof/>
        </w:rPr>
        <w:t xml:space="preserve"> G. </w:t>
      </w:r>
      <w:r w:rsidR="00A26109" w:rsidRPr="00585725">
        <w:rPr>
          <w:noProof/>
        </w:rPr>
        <w:t>Castration-sparing management of an adolescent with huge bilateral cystic teratomas of the ovaries.</w:t>
      </w:r>
      <w:r w:rsidR="00585725">
        <w:rPr>
          <w:noProof/>
        </w:rPr>
        <w:t xml:space="preserve"> J Pediatr Surg. 1988;</w:t>
      </w:r>
      <w:r w:rsidR="00A26109" w:rsidRPr="00585725">
        <w:rPr>
          <w:noProof/>
        </w:rPr>
        <w:t>23</w:t>
      </w:r>
      <w:r w:rsidR="00585725">
        <w:rPr>
          <w:noProof/>
        </w:rPr>
        <w:t>:</w:t>
      </w:r>
      <w:r w:rsidR="00A26109" w:rsidRPr="00A26109">
        <w:rPr>
          <w:noProof/>
        </w:rPr>
        <w:t>973-4.</w:t>
      </w:r>
    </w:p>
    <w:p w:rsidR="00A26109" w:rsidRPr="00A26109" w:rsidRDefault="004278E3" w:rsidP="00C20608">
      <w:pPr>
        <w:pStyle w:val="EndNoteBibliography"/>
        <w:spacing w:line="480" w:lineRule="auto"/>
        <w:ind w:left="720" w:hanging="720"/>
        <w:rPr>
          <w:noProof/>
        </w:rPr>
      </w:pPr>
      <w:r>
        <w:rPr>
          <w:noProof/>
        </w:rPr>
        <w:t>9.</w:t>
      </w:r>
      <w:r>
        <w:rPr>
          <w:noProof/>
        </w:rPr>
        <w:tab/>
        <w:t>Sorensen SS,</w:t>
      </w:r>
      <w:r w:rsidR="00A26109" w:rsidRPr="00A26109">
        <w:rPr>
          <w:noProof/>
        </w:rPr>
        <w:t xml:space="preserve"> </w:t>
      </w:r>
      <w:r w:rsidRPr="00A26109">
        <w:rPr>
          <w:noProof/>
        </w:rPr>
        <w:t>Balslev</w:t>
      </w:r>
      <w:r w:rsidR="00A26109" w:rsidRPr="00A26109">
        <w:rPr>
          <w:noProof/>
        </w:rPr>
        <w:t xml:space="preserve"> E. </w:t>
      </w:r>
      <w:r w:rsidR="00A26109" w:rsidRPr="004278E3">
        <w:rPr>
          <w:noProof/>
        </w:rPr>
        <w:t>Uterus didelphys associated with bilateral dermoid cysts and polycystic ovarian disease.</w:t>
      </w:r>
      <w:r>
        <w:rPr>
          <w:noProof/>
        </w:rPr>
        <w:t xml:space="preserve"> Acta Obstet Gynecol Scand. 1987;</w:t>
      </w:r>
      <w:r w:rsidR="00A26109" w:rsidRPr="004278E3">
        <w:rPr>
          <w:noProof/>
        </w:rPr>
        <w:t>66</w:t>
      </w:r>
      <w:r>
        <w:rPr>
          <w:noProof/>
        </w:rPr>
        <w:t>:</w:t>
      </w:r>
      <w:r w:rsidR="00A26109" w:rsidRPr="00A26109">
        <w:rPr>
          <w:noProof/>
        </w:rPr>
        <w:t>171-3.</w:t>
      </w:r>
    </w:p>
    <w:p w:rsidR="00A26109" w:rsidRPr="00A26109" w:rsidRDefault="00A26109" w:rsidP="00C20608">
      <w:pPr>
        <w:pStyle w:val="EndNoteBibliography"/>
        <w:spacing w:line="480" w:lineRule="auto"/>
        <w:ind w:left="720" w:hanging="720"/>
        <w:rPr>
          <w:noProof/>
        </w:rPr>
      </w:pPr>
      <w:r w:rsidRPr="00A26109">
        <w:rPr>
          <w:noProof/>
        </w:rPr>
        <w:t>10.</w:t>
      </w:r>
      <w:r w:rsidRPr="00A26109">
        <w:rPr>
          <w:noProof/>
        </w:rPr>
        <w:tab/>
      </w:r>
      <w:r w:rsidR="001E4523">
        <w:rPr>
          <w:noProof/>
        </w:rPr>
        <w:t>Futterweit W</w:t>
      </w:r>
      <w:r w:rsidRPr="00A26109">
        <w:rPr>
          <w:noProof/>
        </w:rPr>
        <w:t xml:space="preserve">, </w:t>
      </w:r>
      <w:r w:rsidR="001E4523">
        <w:rPr>
          <w:noProof/>
        </w:rPr>
        <w:t xml:space="preserve">Scher J, </w:t>
      </w:r>
      <w:r w:rsidR="002C13B8">
        <w:rPr>
          <w:noProof/>
        </w:rPr>
        <w:t>Nunez AE, Strauss L, Rayfield E</w:t>
      </w:r>
      <w:r w:rsidR="001E4523" w:rsidRPr="001E4523">
        <w:rPr>
          <w:noProof/>
        </w:rPr>
        <w:t>J.</w:t>
      </w:r>
      <w:r w:rsidRPr="00A26109">
        <w:rPr>
          <w:noProof/>
        </w:rPr>
        <w:t xml:space="preserve"> </w:t>
      </w:r>
      <w:r w:rsidRPr="00B9443F">
        <w:rPr>
          <w:noProof/>
        </w:rPr>
        <w:t>A case of bilateral dermoid cysts, insulin resistance, and polycystic ovarian disease: association of ovarian tumors with polycystic ovaries with review of the literature.</w:t>
      </w:r>
      <w:r w:rsidR="00B9443F">
        <w:rPr>
          <w:noProof/>
        </w:rPr>
        <w:t xml:space="preserve"> Mt Sinai J Med. 1983;</w:t>
      </w:r>
      <w:r w:rsidRPr="00B9443F">
        <w:rPr>
          <w:noProof/>
        </w:rPr>
        <w:t>50</w:t>
      </w:r>
      <w:r w:rsidR="00B9443F">
        <w:rPr>
          <w:noProof/>
        </w:rPr>
        <w:t>:</w:t>
      </w:r>
      <w:r w:rsidRPr="00A26109">
        <w:rPr>
          <w:noProof/>
        </w:rPr>
        <w:t>251-5.</w:t>
      </w:r>
    </w:p>
    <w:p w:rsidR="00A26109" w:rsidRPr="00A26109" w:rsidRDefault="00A26109" w:rsidP="00C20608">
      <w:pPr>
        <w:pStyle w:val="EndNoteBibliography"/>
        <w:spacing w:line="480" w:lineRule="auto"/>
        <w:ind w:left="720" w:hanging="720"/>
        <w:rPr>
          <w:noProof/>
        </w:rPr>
      </w:pPr>
      <w:r w:rsidRPr="00A26109">
        <w:rPr>
          <w:noProof/>
        </w:rPr>
        <w:t>11.</w:t>
      </w:r>
      <w:r w:rsidRPr="00A26109">
        <w:rPr>
          <w:noProof/>
        </w:rPr>
        <w:tab/>
      </w:r>
      <w:r w:rsidR="0001500B">
        <w:rPr>
          <w:noProof/>
        </w:rPr>
        <w:t>Gabbay-Moore M</w:t>
      </w:r>
      <w:r w:rsidRPr="00A26109">
        <w:rPr>
          <w:noProof/>
        </w:rPr>
        <w:t xml:space="preserve">, </w:t>
      </w:r>
      <w:r w:rsidR="0001500B" w:rsidRPr="00A26109">
        <w:rPr>
          <w:noProof/>
        </w:rPr>
        <w:t xml:space="preserve">Ovadia </w:t>
      </w:r>
      <w:r w:rsidR="0001500B">
        <w:rPr>
          <w:noProof/>
        </w:rPr>
        <w:t>Y</w:t>
      </w:r>
      <w:r w:rsidRPr="00A26109">
        <w:rPr>
          <w:noProof/>
        </w:rPr>
        <w:t xml:space="preserve">, </w:t>
      </w:r>
      <w:r w:rsidR="0001500B" w:rsidRPr="00A26109">
        <w:rPr>
          <w:noProof/>
        </w:rPr>
        <w:t xml:space="preserve">Neri </w:t>
      </w:r>
      <w:r w:rsidRPr="00A26109">
        <w:rPr>
          <w:noProof/>
        </w:rPr>
        <w:t xml:space="preserve">A. </w:t>
      </w:r>
      <w:r w:rsidRPr="0001500B">
        <w:rPr>
          <w:noProof/>
        </w:rPr>
        <w:t>Accessory ovaries with bilateral dermoid cysts.</w:t>
      </w:r>
      <w:r w:rsidRPr="00A26109">
        <w:rPr>
          <w:noProof/>
        </w:rPr>
        <w:t xml:space="preserve"> E</w:t>
      </w:r>
      <w:r w:rsidR="0001500B">
        <w:rPr>
          <w:noProof/>
        </w:rPr>
        <w:t>ur J Obstet Gynecol Reprod Biol. 1982;</w:t>
      </w:r>
      <w:r w:rsidRPr="0001500B">
        <w:rPr>
          <w:noProof/>
        </w:rPr>
        <w:t>14</w:t>
      </w:r>
      <w:r w:rsidR="0001500B">
        <w:rPr>
          <w:noProof/>
        </w:rPr>
        <w:t>:</w:t>
      </w:r>
      <w:r w:rsidRPr="00A26109">
        <w:rPr>
          <w:noProof/>
        </w:rPr>
        <w:t>171-3.</w:t>
      </w:r>
    </w:p>
    <w:p w:rsidR="00A26109" w:rsidRPr="00A26109" w:rsidRDefault="00B7123D" w:rsidP="00C20608">
      <w:pPr>
        <w:pStyle w:val="EndNoteBibliography"/>
        <w:spacing w:line="480" w:lineRule="auto"/>
        <w:ind w:left="720" w:hanging="720"/>
        <w:rPr>
          <w:noProof/>
        </w:rPr>
      </w:pPr>
      <w:r>
        <w:rPr>
          <w:noProof/>
        </w:rPr>
        <w:t>12.</w:t>
      </w:r>
      <w:r>
        <w:rPr>
          <w:noProof/>
        </w:rPr>
        <w:tab/>
        <w:t>Imperato-McGinley J</w:t>
      </w:r>
      <w:r w:rsidR="00A26109" w:rsidRPr="00A26109">
        <w:rPr>
          <w:noProof/>
        </w:rPr>
        <w:t xml:space="preserve">, </w:t>
      </w:r>
      <w:r>
        <w:rPr>
          <w:noProof/>
        </w:rPr>
        <w:t>Peterson RE, Sturla E, Dawood Y, Bar R</w:t>
      </w:r>
      <w:r w:rsidRPr="00B7123D">
        <w:rPr>
          <w:noProof/>
        </w:rPr>
        <w:t>S.</w:t>
      </w:r>
      <w:r w:rsidR="00A26109" w:rsidRPr="00A26109">
        <w:rPr>
          <w:noProof/>
        </w:rPr>
        <w:t xml:space="preserve"> </w:t>
      </w:r>
      <w:r w:rsidR="00A26109" w:rsidRPr="00B7123D">
        <w:rPr>
          <w:noProof/>
        </w:rPr>
        <w:t>Primary amenorrhea associated with hirsutism, acanthosis nigricans, dermoid cysts of the ovaries and a new type of insulin resistance.</w:t>
      </w:r>
      <w:r>
        <w:rPr>
          <w:noProof/>
        </w:rPr>
        <w:t xml:space="preserve"> Am J Med. 1978;</w:t>
      </w:r>
      <w:r w:rsidR="00A26109" w:rsidRPr="00B7123D">
        <w:rPr>
          <w:noProof/>
        </w:rPr>
        <w:t>65</w:t>
      </w:r>
      <w:r>
        <w:rPr>
          <w:noProof/>
        </w:rPr>
        <w:t>:</w:t>
      </w:r>
      <w:r w:rsidR="00A26109" w:rsidRPr="00A26109">
        <w:rPr>
          <w:noProof/>
        </w:rPr>
        <w:t>389-95.</w:t>
      </w:r>
    </w:p>
    <w:p w:rsidR="00A26109" w:rsidRPr="00A26109" w:rsidRDefault="00890D26" w:rsidP="00C20608">
      <w:pPr>
        <w:pStyle w:val="EndNoteBibliography"/>
        <w:spacing w:line="480" w:lineRule="auto"/>
        <w:ind w:left="720" w:hanging="720"/>
        <w:rPr>
          <w:noProof/>
        </w:rPr>
      </w:pPr>
      <w:r>
        <w:rPr>
          <w:noProof/>
        </w:rPr>
        <w:t>13.</w:t>
      </w:r>
      <w:r>
        <w:rPr>
          <w:noProof/>
        </w:rPr>
        <w:tab/>
        <w:t>Aiman J</w:t>
      </w:r>
      <w:r w:rsidR="00A26109" w:rsidRPr="00A26109">
        <w:rPr>
          <w:noProof/>
        </w:rPr>
        <w:t xml:space="preserve">, </w:t>
      </w:r>
      <w:r>
        <w:rPr>
          <w:noProof/>
        </w:rPr>
        <w:t>Nalick RH, Jacobs A, Porter JC, Edman CD, Vellios F,</w:t>
      </w:r>
      <w:r w:rsidRPr="00890D26">
        <w:rPr>
          <w:noProof/>
        </w:rPr>
        <w:t xml:space="preserve"> </w:t>
      </w:r>
      <w:r>
        <w:rPr>
          <w:noProof/>
        </w:rPr>
        <w:t>et al.</w:t>
      </w:r>
      <w:r w:rsidR="00A26109" w:rsidRPr="00A26109">
        <w:rPr>
          <w:noProof/>
        </w:rPr>
        <w:t xml:space="preserve"> </w:t>
      </w:r>
      <w:r w:rsidR="00A26109" w:rsidRPr="00C61118">
        <w:rPr>
          <w:noProof/>
        </w:rPr>
        <w:t>The origin of androgen and estrogen in a virilized postmenopausal woman with bilateral benign cystic teratomas.</w:t>
      </w:r>
      <w:r w:rsidR="00DB0FB4">
        <w:rPr>
          <w:noProof/>
        </w:rPr>
        <w:t xml:space="preserve"> Obstet Gynecol. 1977;</w:t>
      </w:r>
      <w:r w:rsidR="00A26109" w:rsidRPr="00DB0FB4">
        <w:rPr>
          <w:noProof/>
        </w:rPr>
        <w:t>49</w:t>
      </w:r>
      <w:r w:rsidR="00DB0FB4">
        <w:rPr>
          <w:noProof/>
        </w:rPr>
        <w:t>:</w:t>
      </w:r>
      <w:r w:rsidR="00A26109" w:rsidRPr="00A26109">
        <w:rPr>
          <w:noProof/>
        </w:rPr>
        <w:t>695-704.</w:t>
      </w:r>
    </w:p>
    <w:p w:rsidR="00A26109" w:rsidRPr="00A26109" w:rsidRDefault="002B5CF1" w:rsidP="00C20608">
      <w:pPr>
        <w:pStyle w:val="EndNoteBibliography"/>
        <w:spacing w:line="480" w:lineRule="auto"/>
        <w:ind w:left="720" w:hanging="720"/>
        <w:rPr>
          <w:noProof/>
        </w:rPr>
      </w:pPr>
      <w:r>
        <w:rPr>
          <w:noProof/>
        </w:rPr>
        <w:t>14.</w:t>
      </w:r>
      <w:r>
        <w:rPr>
          <w:noProof/>
        </w:rPr>
        <w:tab/>
        <w:t>Mehra U</w:t>
      </w:r>
      <w:r w:rsidR="00A26109" w:rsidRPr="00A26109">
        <w:rPr>
          <w:noProof/>
        </w:rPr>
        <w:t xml:space="preserve">, </w:t>
      </w:r>
      <w:r>
        <w:rPr>
          <w:noProof/>
        </w:rPr>
        <w:t>O'Connor T, Ostapowicz F, Cavanagh</w:t>
      </w:r>
      <w:r w:rsidRPr="002B5CF1">
        <w:rPr>
          <w:noProof/>
        </w:rPr>
        <w:t xml:space="preserve"> D.</w:t>
      </w:r>
      <w:r w:rsidR="00A26109" w:rsidRPr="00A26109">
        <w:rPr>
          <w:noProof/>
        </w:rPr>
        <w:t xml:space="preserve"> </w:t>
      </w:r>
      <w:r w:rsidR="00A26109" w:rsidRPr="002B5CF1">
        <w:rPr>
          <w:noProof/>
        </w:rPr>
        <w:t>Pregnancy with bilateral ruptured benign cystic teratomas.</w:t>
      </w:r>
      <w:r>
        <w:rPr>
          <w:noProof/>
        </w:rPr>
        <w:t xml:space="preserve"> Am J Obstet Gynecol. 1976;</w:t>
      </w:r>
      <w:r w:rsidR="00A26109" w:rsidRPr="002B5CF1">
        <w:rPr>
          <w:noProof/>
        </w:rPr>
        <w:t>124</w:t>
      </w:r>
      <w:r>
        <w:rPr>
          <w:noProof/>
        </w:rPr>
        <w:t>:</w:t>
      </w:r>
      <w:r w:rsidR="00A26109" w:rsidRPr="00A26109">
        <w:rPr>
          <w:noProof/>
        </w:rPr>
        <w:t>361-6.</w:t>
      </w:r>
    </w:p>
    <w:p w:rsidR="00A26109" w:rsidRPr="00A26109" w:rsidRDefault="00E3134B" w:rsidP="00C20608">
      <w:pPr>
        <w:pStyle w:val="EndNoteBibliography"/>
        <w:spacing w:line="480" w:lineRule="auto"/>
        <w:ind w:left="720" w:hanging="720"/>
        <w:rPr>
          <w:noProof/>
        </w:rPr>
      </w:pPr>
      <w:r>
        <w:rPr>
          <w:noProof/>
        </w:rPr>
        <w:t>15.</w:t>
      </w:r>
      <w:r>
        <w:rPr>
          <w:noProof/>
        </w:rPr>
        <w:tab/>
        <w:t>Scharfman E.</w:t>
      </w:r>
      <w:r w:rsidR="00A26109" w:rsidRPr="00A26109">
        <w:rPr>
          <w:noProof/>
        </w:rPr>
        <w:t xml:space="preserve"> </w:t>
      </w:r>
      <w:r w:rsidR="00A26109" w:rsidRPr="00E3134B">
        <w:rPr>
          <w:noProof/>
        </w:rPr>
        <w:t>Bilateral dermoid cysts complicating pregnancy.</w:t>
      </w:r>
      <w:r>
        <w:rPr>
          <w:noProof/>
        </w:rPr>
        <w:t xml:space="preserve"> West J Surg Obstet Gynecol. 1960;</w:t>
      </w:r>
      <w:r w:rsidR="00A26109" w:rsidRPr="00E3134B">
        <w:rPr>
          <w:noProof/>
        </w:rPr>
        <w:t>68</w:t>
      </w:r>
      <w:r>
        <w:rPr>
          <w:noProof/>
        </w:rPr>
        <w:t>:</w:t>
      </w:r>
      <w:r w:rsidR="00A26109" w:rsidRPr="00A26109">
        <w:rPr>
          <w:noProof/>
        </w:rPr>
        <w:t>304-5.</w:t>
      </w:r>
    </w:p>
    <w:p w:rsidR="00A26109" w:rsidRPr="00A26109" w:rsidRDefault="00070A3D" w:rsidP="00C20608">
      <w:pPr>
        <w:pStyle w:val="EndNoteBibliography"/>
        <w:spacing w:line="480" w:lineRule="auto"/>
        <w:ind w:left="720" w:hanging="720"/>
        <w:rPr>
          <w:noProof/>
        </w:rPr>
      </w:pPr>
      <w:r>
        <w:rPr>
          <w:noProof/>
        </w:rPr>
        <w:t>16.</w:t>
      </w:r>
      <w:r>
        <w:rPr>
          <w:noProof/>
        </w:rPr>
        <w:tab/>
        <w:t>Taylor CP.</w:t>
      </w:r>
      <w:r w:rsidR="00A26109" w:rsidRPr="00A26109">
        <w:rPr>
          <w:noProof/>
        </w:rPr>
        <w:t xml:space="preserve"> </w:t>
      </w:r>
      <w:r w:rsidR="00A26109" w:rsidRPr="00070A3D">
        <w:rPr>
          <w:noProof/>
        </w:rPr>
        <w:t>Benign cystic teratoma. Case report of pregnancy subsequent to bilateral ovarian resection of "dermoid cysts</w:t>
      </w:r>
      <w:r w:rsidR="00A26109" w:rsidRPr="00A26109">
        <w:rPr>
          <w:i/>
          <w:noProof/>
        </w:rPr>
        <w:t>.</w:t>
      </w:r>
      <w:r>
        <w:rPr>
          <w:noProof/>
        </w:rPr>
        <w:t xml:space="preserve"> Obstet Gynecol. 1959;</w:t>
      </w:r>
      <w:r w:rsidR="00A26109" w:rsidRPr="00070A3D">
        <w:rPr>
          <w:noProof/>
        </w:rPr>
        <w:t>14</w:t>
      </w:r>
      <w:r>
        <w:rPr>
          <w:noProof/>
        </w:rPr>
        <w:t>:</w:t>
      </w:r>
      <w:r w:rsidR="00A26109" w:rsidRPr="00A26109">
        <w:rPr>
          <w:noProof/>
        </w:rPr>
        <w:t>523-6.</w:t>
      </w:r>
    </w:p>
    <w:p w:rsidR="00A26109" w:rsidRPr="00A26109" w:rsidRDefault="004A5983" w:rsidP="00C20608">
      <w:pPr>
        <w:pStyle w:val="EndNoteBibliography"/>
        <w:spacing w:line="480" w:lineRule="auto"/>
        <w:ind w:left="720" w:hanging="720"/>
        <w:rPr>
          <w:noProof/>
        </w:rPr>
      </w:pPr>
      <w:r>
        <w:rPr>
          <w:noProof/>
        </w:rPr>
        <w:t>17.</w:t>
      </w:r>
      <w:r>
        <w:rPr>
          <w:noProof/>
        </w:rPr>
        <w:tab/>
        <w:t>Bell HG.</w:t>
      </w:r>
      <w:r w:rsidR="00A26109" w:rsidRPr="00A26109">
        <w:rPr>
          <w:noProof/>
        </w:rPr>
        <w:t xml:space="preserve"> </w:t>
      </w:r>
      <w:r w:rsidR="00A26109" w:rsidRPr="004A5983">
        <w:rPr>
          <w:noProof/>
        </w:rPr>
        <w:t>Pregnancy following bilateral cystectomy for large dermoids; report of a case.</w:t>
      </w:r>
      <w:r>
        <w:rPr>
          <w:noProof/>
        </w:rPr>
        <w:t xml:space="preserve"> Obstet Gynecol.</w:t>
      </w:r>
      <w:r w:rsidR="00A26109" w:rsidRPr="00A26109">
        <w:rPr>
          <w:noProof/>
        </w:rPr>
        <w:t xml:space="preserve"> 1959</w:t>
      </w:r>
      <w:r>
        <w:rPr>
          <w:noProof/>
        </w:rPr>
        <w:t>;</w:t>
      </w:r>
      <w:r w:rsidR="00A26109" w:rsidRPr="004A5983">
        <w:rPr>
          <w:noProof/>
        </w:rPr>
        <w:t>13</w:t>
      </w:r>
      <w:r>
        <w:rPr>
          <w:noProof/>
        </w:rPr>
        <w:t>:</w:t>
      </w:r>
      <w:r w:rsidR="00A26109" w:rsidRPr="00A26109">
        <w:rPr>
          <w:noProof/>
        </w:rPr>
        <w:t>701-4.</w:t>
      </w:r>
    </w:p>
    <w:p w:rsidR="00A26109" w:rsidRPr="00A26109" w:rsidRDefault="00E76632" w:rsidP="00C20608">
      <w:pPr>
        <w:pStyle w:val="EndNoteBibliography"/>
        <w:spacing w:line="480" w:lineRule="auto"/>
        <w:ind w:left="720" w:hanging="720"/>
        <w:rPr>
          <w:noProof/>
        </w:rPr>
      </w:pPr>
      <w:r>
        <w:rPr>
          <w:noProof/>
        </w:rPr>
        <w:t>18.</w:t>
      </w:r>
      <w:r>
        <w:rPr>
          <w:noProof/>
        </w:rPr>
        <w:tab/>
        <w:t>Hofmeister FJ,</w:t>
      </w:r>
      <w:r w:rsidR="00A26109" w:rsidRPr="00A26109">
        <w:rPr>
          <w:noProof/>
        </w:rPr>
        <w:t xml:space="preserve"> </w:t>
      </w:r>
      <w:r w:rsidRPr="00A26109">
        <w:rPr>
          <w:noProof/>
        </w:rPr>
        <w:t>Miller</w:t>
      </w:r>
      <w:r>
        <w:rPr>
          <w:noProof/>
        </w:rPr>
        <w:t xml:space="preserve"> J</w:t>
      </w:r>
      <w:r w:rsidR="00A26109" w:rsidRPr="00A26109">
        <w:rPr>
          <w:noProof/>
        </w:rPr>
        <w:t xml:space="preserve">P. </w:t>
      </w:r>
      <w:r w:rsidR="00A26109" w:rsidRPr="002A25A0">
        <w:rPr>
          <w:noProof/>
        </w:rPr>
        <w:t>Bilateral dermoid cysts complicating pregnancy; management; report of a case.</w:t>
      </w:r>
      <w:r w:rsidR="002A25A0">
        <w:rPr>
          <w:noProof/>
        </w:rPr>
        <w:t xml:space="preserve"> Obstet Gynecol. 1956;</w:t>
      </w:r>
      <w:r w:rsidR="00A26109" w:rsidRPr="002A25A0">
        <w:rPr>
          <w:noProof/>
        </w:rPr>
        <w:t>7</w:t>
      </w:r>
      <w:r w:rsidR="002A25A0">
        <w:rPr>
          <w:noProof/>
        </w:rPr>
        <w:t>:</w:t>
      </w:r>
      <w:r w:rsidR="00A26109" w:rsidRPr="00A26109">
        <w:rPr>
          <w:noProof/>
        </w:rPr>
        <w:t>684-8.</w:t>
      </w:r>
    </w:p>
    <w:p w:rsidR="00A26109" w:rsidRPr="00A26109" w:rsidRDefault="008637D8" w:rsidP="00C20608">
      <w:pPr>
        <w:pStyle w:val="EndNoteBibliography"/>
        <w:spacing w:line="480" w:lineRule="auto"/>
        <w:ind w:left="720" w:hanging="720"/>
        <w:rPr>
          <w:noProof/>
        </w:rPr>
      </w:pPr>
      <w:r>
        <w:rPr>
          <w:noProof/>
        </w:rPr>
        <w:t>19.</w:t>
      </w:r>
      <w:r>
        <w:rPr>
          <w:noProof/>
        </w:rPr>
        <w:tab/>
        <w:t>Ahnquist G.</w:t>
      </w:r>
      <w:r w:rsidR="00A26109" w:rsidRPr="00A26109">
        <w:rPr>
          <w:noProof/>
        </w:rPr>
        <w:t xml:space="preserve"> </w:t>
      </w:r>
      <w:r w:rsidR="00A26109" w:rsidRPr="008637D8">
        <w:rPr>
          <w:noProof/>
        </w:rPr>
        <w:t>Pregnancy following bilateral dermoid cystectomy.</w:t>
      </w:r>
      <w:r>
        <w:rPr>
          <w:noProof/>
        </w:rPr>
        <w:t xml:space="preserve"> Am J Obstet Gynecol. 1953;</w:t>
      </w:r>
      <w:r w:rsidR="00A26109" w:rsidRPr="008637D8">
        <w:rPr>
          <w:noProof/>
        </w:rPr>
        <w:t>66</w:t>
      </w:r>
      <w:r>
        <w:rPr>
          <w:noProof/>
        </w:rPr>
        <w:t>:</w:t>
      </w:r>
      <w:r w:rsidR="00A26109" w:rsidRPr="00A26109">
        <w:rPr>
          <w:noProof/>
        </w:rPr>
        <w:t>415-20.</w:t>
      </w:r>
    </w:p>
    <w:p w:rsidR="00A26109" w:rsidRPr="00A26109" w:rsidRDefault="008637D8" w:rsidP="00C20608">
      <w:pPr>
        <w:pStyle w:val="EndNoteBibliography"/>
        <w:spacing w:line="480" w:lineRule="auto"/>
        <w:ind w:left="720" w:hanging="720"/>
        <w:rPr>
          <w:noProof/>
        </w:rPr>
      </w:pPr>
      <w:r>
        <w:rPr>
          <w:noProof/>
        </w:rPr>
        <w:t>20.</w:t>
      </w:r>
      <w:r>
        <w:rPr>
          <w:noProof/>
        </w:rPr>
        <w:tab/>
        <w:t>Metcalfe EM.</w:t>
      </w:r>
      <w:r w:rsidR="00A26109" w:rsidRPr="00A26109">
        <w:rPr>
          <w:noProof/>
        </w:rPr>
        <w:t xml:space="preserve"> </w:t>
      </w:r>
      <w:r w:rsidR="00A26109" w:rsidRPr="008637D8">
        <w:rPr>
          <w:noProof/>
        </w:rPr>
        <w:t>Bilateral ovarian dermoids in a girl of twelve.</w:t>
      </w:r>
      <w:r>
        <w:rPr>
          <w:noProof/>
        </w:rPr>
        <w:t xml:space="preserve"> J Obstet Gynaecol Br Emp. 1947;</w:t>
      </w:r>
      <w:r w:rsidR="00A26109" w:rsidRPr="008637D8">
        <w:rPr>
          <w:noProof/>
        </w:rPr>
        <w:t>54</w:t>
      </w:r>
      <w:r>
        <w:rPr>
          <w:noProof/>
        </w:rPr>
        <w:t>:</w:t>
      </w:r>
      <w:r w:rsidR="00A26109" w:rsidRPr="00A26109">
        <w:rPr>
          <w:noProof/>
        </w:rPr>
        <w:t>657.</w:t>
      </w:r>
    </w:p>
    <w:p w:rsidR="00A26109" w:rsidRPr="00A26109" w:rsidRDefault="008637D8" w:rsidP="00C20608">
      <w:pPr>
        <w:pStyle w:val="EndNoteBibliography"/>
        <w:spacing w:line="480" w:lineRule="auto"/>
        <w:ind w:left="720" w:hanging="720"/>
        <w:rPr>
          <w:noProof/>
        </w:rPr>
      </w:pPr>
      <w:r>
        <w:rPr>
          <w:noProof/>
        </w:rPr>
        <w:t>21.</w:t>
      </w:r>
      <w:r>
        <w:rPr>
          <w:noProof/>
        </w:rPr>
        <w:tab/>
        <w:t>Kearney MS.</w:t>
      </w:r>
      <w:r w:rsidR="00A26109" w:rsidRPr="00A26109">
        <w:rPr>
          <w:noProof/>
        </w:rPr>
        <w:t xml:space="preserve"> </w:t>
      </w:r>
      <w:r w:rsidR="00A26109" w:rsidRPr="008637D8">
        <w:rPr>
          <w:noProof/>
        </w:rPr>
        <w:t>Synchronous benign teratomas of the greater omentum and ovary. Case report.</w:t>
      </w:r>
      <w:r>
        <w:rPr>
          <w:noProof/>
        </w:rPr>
        <w:t xml:space="preserve"> Br J Obstet Gynaecol. 1983;</w:t>
      </w:r>
      <w:r w:rsidR="00A26109" w:rsidRPr="008637D8">
        <w:rPr>
          <w:noProof/>
        </w:rPr>
        <w:t>90</w:t>
      </w:r>
      <w:r>
        <w:rPr>
          <w:noProof/>
        </w:rPr>
        <w:t>:</w:t>
      </w:r>
      <w:r w:rsidR="00A26109" w:rsidRPr="00A26109">
        <w:rPr>
          <w:noProof/>
        </w:rPr>
        <w:t>676-9.</w:t>
      </w:r>
    </w:p>
    <w:p w:rsidR="00A26109" w:rsidRPr="00A26109" w:rsidRDefault="00BF1B6A" w:rsidP="00C20608">
      <w:pPr>
        <w:pStyle w:val="EndNoteBibliography"/>
        <w:spacing w:line="480" w:lineRule="auto"/>
        <w:ind w:left="720" w:hanging="720"/>
        <w:rPr>
          <w:noProof/>
        </w:rPr>
      </w:pPr>
      <w:r>
        <w:rPr>
          <w:noProof/>
        </w:rPr>
        <w:t>22.</w:t>
      </w:r>
      <w:r>
        <w:rPr>
          <w:noProof/>
        </w:rPr>
        <w:tab/>
        <w:t>Bournas N</w:t>
      </w:r>
      <w:r w:rsidR="00A26109" w:rsidRPr="00A26109">
        <w:rPr>
          <w:noProof/>
        </w:rPr>
        <w:t xml:space="preserve">, </w:t>
      </w:r>
      <w:r>
        <w:rPr>
          <w:noProof/>
        </w:rPr>
        <w:t>Varras M, Kassanos D, Chrelias</w:t>
      </w:r>
      <w:r w:rsidRPr="00BF1B6A">
        <w:rPr>
          <w:noProof/>
        </w:rPr>
        <w:t xml:space="preserve"> Ch</w:t>
      </w:r>
      <w:r>
        <w:rPr>
          <w:noProof/>
        </w:rPr>
        <w:t>, Tzaida O, Salamalekis</w:t>
      </w:r>
      <w:r w:rsidRPr="00BF1B6A">
        <w:rPr>
          <w:noProof/>
        </w:rPr>
        <w:t xml:space="preserve"> E.</w:t>
      </w:r>
      <w:r w:rsidR="00A26109" w:rsidRPr="00A26109">
        <w:rPr>
          <w:noProof/>
        </w:rPr>
        <w:t xml:space="preserve"> </w:t>
      </w:r>
      <w:r w:rsidR="00A26109" w:rsidRPr="00BF1B6A">
        <w:rPr>
          <w:noProof/>
        </w:rPr>
        <w:t>Multiple dermoid cysts within the same ovary: our experience of a rare case with review of the literature.</w:t>
      </w:r>
      <w:r>
        <w:rPr>
          <w:noProof/>
        </w:rPr>
        <w:t xml:space="preserve"> Clin Exp Obstet Gynecol. 2004;</w:t>
      </w:r>
      <w:r w:rsidR="00A26109" w:rsidRPr="00BF1B6A">
        <w:rPr>
          <w:noProof/>
        </w:rPr>
        <w:t>31</w:t>
      </w:r>
      <w:r>
        <w:rPr>
          <w:noProof/>
        </w:rPr>
        <w:t>:</w:t>
      </w:r>
      <w:r w:rsidR="00A26109" w:rsidRPr="00A26109">
        <w:rPr>
          <w:noProof/>
        </w:rPr>
        <w:t>305-8.</w:t>
      </w:r>
    </w:p>
    <w:p w:rsidR="00A26109" w:rsidRPr="00A26109" w:rsidRDefault="00B35C97" w:rsidP="00C20608">
      <w:pPr>
        <w:pStyle w:val="EndNoteBibliography"/>
        <w:spacing w:line="480" w:lineRule="auto"/>
        <w:ind w:left="720" w:hanging="720"/>
        <w:rPr>
          <w:noProof/>
        </w:rPr>
      </w:pPr>
      <w:r>
        <w:rPr>
          <w:noProof/>
        </w:rPr>
        <w:t>23.</w:t>
      </w:r>
      <w:r>
        <w:rPr>
          <w:noProof/>
        </w:rPr>
        <w:tab/>
        <w:t>Chang CF,</w:t>
      </w:r>
      <w:r w:rsidR="00A26109" w:rsidRPr="00A26109">
        <w:rPr>
          <w:noProof/>
        </w:rPr>
        <w:t xml:space="preserve"> </w:t>
      </w:r>
      <w:r w:rsidRPr="00A26109">
        <w:rPr>
          <w:noProof/>
        </w:rPr>
        <w:t>Lin</w:t>
      </w:r>
      <w:r w:rsidR="00A26109" w:rsidRPr="00A26109">
        <w:rPr>
          <w:noProof/>
        </w:rPr>
        <w:t xml:space="preserve"> CK. </w:t>
      </w:r>
      <w:r w:rsidR="00A26109" w:rsidRPr="00B35C97">
        <w:rPr>
          <w:noProof/>
        </w:rPr>
        <w:t>A case of recurrent, bilateral ovarian mature teratoma in a young woman.</w:t>
      </w:r>
      <w:r>
        <w:rPr>
          <w:noProof/>
        </w:rPr>
        <w:t xml:space="preserve"> BMC Womens Health. 2014;</w:t>
      </w:r>
      <w:r w:rsidR="00A26109" w:rsidRPr="00B35C97">
        <w:rPr>
          <w:noProof/>
        </w:rPr>
        <w:t>14</w:t>
      </w:r>
      <w:r>
        <w:rPr>
          <w:noProof/>
        </w:rPr>
        <w:t>:</w:t>
      </w:r>
      <w:r w:rsidR="00A26109" w:rsidRPr="00A26109">
        <w:rPr>
          <w:noProof/>
        </w:rPr>
        <w:t>57.</w:t>
      </w:r>
    </w:p>
    <w:p w:rsidR="00A26109" w:rsidRPr="00A26109" w:rsidRDefault="00A26109" w:rsidP="00C20608">
      <w:pPr>
        <w:pStyle w:val="EndNoteBibliography"/>
        <w:spacing w:line="480" w:lineRule="auto"/>
        <w:ind w:left="720" w:hanging="720"/>
        <w:rPr>
          <w:noProof/>
        </w:rPr>
      </w:pPr>
      <w:r w:rsidRPr="00A26109">
        <w:rPr>
          <w:noProof/>
        </w:rPr>
        <w:t>24.</w:t>
      </w:r>
      <w:r w:rsidRPr="00A26109">
        <w:rPr>
          <w:noProof/>
        </w:rPr>
        <w:tab/>
      </w:r>
      <w:r w:rsidR="00B71C8B" w:rsidRPr="00B71C8B">
        <w:rPr>
          <w:noProof/>
        </w:rPr>
        <w:t>Sinha R, Sethi S, Mahajan C, Bindra V. Multiple and bilateral dermoids: a case report. J Minim Invasive Gynecol. 2010;17:235-8.</w:t>
      </w:r>
    </w:p>
    <w:p w:rsidR="00A26109" w:rsidRPr="00A26109" w:rsidRDefault="00A26109" w:rsidP="00C20608">
      <w:pPr>
        <w:pStyle w:val="EndNoteBibliography"/>
        <w:spacing w:line="480" w:lineRule="auto"/>
        <w:ind w:left="720" w:hanging="720"/>
        <w:rPr>
          <w:noProof/>
        </w:rPr>
      </w:pPr>
      <w:r w:rsidRPr="00A26109">
        <w:rPr>
          <w:noProof/>
        </w:rPr>
        <w:t>25.</w:t>
      </w:r>
      <w:r w:rsidRPr="00A26109">
        <w:rPr>
          <w:noProof/>
        </w:rPr>
        <w:tab/>
      </w:r>
      <w:r w:rsidR="00B71C8B" w:rsidRPr="00B71C8B">
        <w:rPr>
          <w:noProof/>
        </w:rPr>
        <w:t>Sinha R, Sundaram M, Lakhotia S. Multiple intraabdominal parasitic cystic teratomas. J Minim Invasive Gynecol. 2009;16:789-91.</w:t>
      </w:r>
    </w:p>
    <w:p w:rsidR="00A26109" w:rsidRPr="00A26109" w:rsidRDefault="0067601E" w:rsidP="00C20608">
      <w:pPr>
        <w:pStyle w:val="EndNoteBibliography"/>
        <w:spacing w:line="480" w:lineRule="auto"/>
        <w:ind w:left="720" w:hanging="720"/>
        <w:rPr>
          <w:noProof/>
        </w:rPr>
      </w:pPr>
      <w:r>
        <w:rPr>
          <w:noProof/>
        </w:rPr>
        <w:t>26.</w:t>
      </w:r>
      <w:r>
        <w:rPr>
          <w:noProof/>
        </w:rPr>
        <w:tab/>
        <w:t xml:space="preserve">Takeda A, </w:t>
      </w:r>
      <w:r w:rsidRPr="00A26109">
        <w:rPr>
          <w:noProof/>
        </w:rPr>
        <w:t>Imoto</w:t>
      </w:r>
      <w:r>
        <w:rPr>
          <w:noProof/>
        </w:rPr>
        <w:t xml:space="preserve"> S</w:t>
      </w:r>
      <w:r w:rsidR="00A26109" w:rsidRPr="00A26109">
        <w:rPr>
          <w:noProof/>
        </w:rPr>
        <w:t xml:space="preserve">, </w:t>
      </w:r>
      <w:r w:rsidRPr="00A26109">
        <w:rPr>
          <w:noProof/>
        </w:rPr>
        <w:t>Nakamura</w:t>
      </w:r>
      <w:r w:rsidR="00A26109" w:rsidRPr="00A26109">
        <w:rPr>
          <w:noProof/>
        </w:rPr>
        <w:t xml:space="preserve"> H. </w:t>
      </w:r>
      <w:r w:rsidR="00A26109" w:rsidRPr="002C55C6">
        <w:rPr>
          <w:noProof/>
        </w:rPr>
        <w:t>Management of pediatric and adolescent adnexal masses by gasless laparoendoscopic single-site surgery.</w:t>
      </w:r>
      <w:r w:rsidR="00A26109" w:rsidRPr="00A26109">
        <w:rPr>
          <w:noProof/>
        </w:rPr>
        <w:t xml:space="preserve"> E</w:t>
      </w:r>
      <w:r w:rsidR="002C55C6">
        <w:rPr>
          <w:noProof/>
        </w:rPr>
        <w:t>ur J Obstet Gynecol Reprod Biol. 2014;</w:t>
      </w:r>
      <w:r w:rsidR="00A26109" w:rsidRPr="002C55C6">
        <w:rPr>
          <w:noProof/>
        </w:rPr>
        <w:t>181</w:t>
      </w:r>
      <w:r w:rsidR="002C55C6">
        <w:rPr>
          <w:noProof/>
        </w:rPr>
        <w:t>:</w:t>
      </w:r>
      <w:r w:rsidR="00A26109" w:rsidRPr="00A26109">
        <w:rPr>
          <w:noProof/>
        </w:rPr>
        <w:t>66-71.</w:t>
      </w:r>
    </w:p>
    <w:p w:rsidR="00A26109" w:rsidRPr="00A26109" w:rsidRDefault="005C11F1" w:rsidP="00C20608">
      <w:pPr>
        <w:pStyle w:val="EndNoteBibliography"/>
        <w:spacing w:line="480" w:lineRule="auto"/>
        <w:ind w:left="720" w:hanging="720"/>
        <w:rPr>
          <w:noProof/>
        </w:rPr>
      </w:pPr>
      <w:r>
        <w:rPr>
          <w:noProof/>
        </w:rPr>
        <w:t>27.</w:t>
      </w:r>
      <w:r>
        <w:rPr>
          <w:noProof/>
        </w:rPr>
        <w:tab/>
        <w:t>Ozcan R</w:t>
      </w:r>
      <w:r w:rsidR="00A26109" w:rsidRPr="00A26109">
        <w:rPr>
          <w:noProof/>
        </w:rPr>
        <w:t xml:space="preserve">, </w:t>
      </w:r>
      <w:r>
        <w:rPr>
          <w:noProof/>
        </w:rPr>
        <w:t>Kuruoglu S, Dervisoglu S, Elicevik M, Emir H, Buyukunal</w:t>
      </w:r>
      <w:r w:rsidRPr="005C11F1">
        <w:rPr>
          <w:noProof/>
        </w:rPr>
        <w:t xml:space="preserve"> C.</w:t>
      </w:r>
      <w:r w:rsidR="00A26109" w:rsidRPr="00A26109">
        <w:rPr>
          <w:noProof/>
        </w:rPr>
        <w:t xml:space="preserve"> </w:t>
      </w:r>
      <w:r w:rsidR="00A26109" w:rsidRPr="005C11F1">
        <w:rPr>
          <w:noProof/>
        </w:rPr>
        <w:t>Ovary-sparing surgery for teratomas in children.</w:t>
      </w:r>
      <w:r>
        <w:rPr>
          <w:noProof/>
        </w:rPr>
        <w:t xml:space="preserve"> Pediatr Surg Int. 2013;</w:t>
      </w:r>
      <w:r w:rsidR="00A26109" w:rsidRPr="005C11F1">
        <w:rPr>
          <w:noProof/>
        </w:rPr>
        <w:t>29</w:t>
      </w:r>
      <w:r>
        <w:rPr>
          <w:noProof/>
        </w:rPr>
        <w:t>:</w:t>
      </w:r>
      <w:r w:rsidR="00A26109" w:rsidRPr="00A26109">
        <w:rPr>
          <w:noProof/>
        </w:rPr>
        <w:t>233-7.</w:t>
      </w:r>
    </w:p>
    <w:p w:rsidR="00A26109" w:rsidRPr="00A26109" w:rsidRDefault="00C03B4E" w:rsidP="00C20608">
      <w:pPr>
        <w:pStyle w:val="EndNoteBibliography"/>
        <w:spacing w:line="480" w:lineRule="auto"/>
        <w:ind w:left="720" w:hanging="720"/>
        <w:rPr>
          <w:noProof/>
        </w:rPr>
      </w:pPr>
      <w:r>
        <w:rPr>
          <w:noProof/>
        </w:rPr>
        <w:t>28.</w:t>
      </w:r>
      <w:r>
        <w:rPr>
          <w:noProof/>
        </w:rPr>
        <w:tab/>
        <w:t>Levi AA.</w:t>
      </w:r>
      <w:r w:rsidR="00A26109" w:rsidRPr="00A26109">
        <w:rPr>
          <w:noProof/>
        </w:rPr>
        <w:t xml:space="preserve"> </w:t>
      </w:r>
      <w:r w:rsidR="00A26109" w:rsidRPr="00C03B4E">
        <w:rPr>
          <w:noProof/>
        </w:rPr>
        <w:t>Ovarian conservation during surgery with reference to bilateral dermoids and endometriosis.</w:t>
      </w:r>
      <w:r>
        <w:rPr>
          <w:noProof/>
        </w:rPr>
        <w:t xml:space="preserve"> N Engl J Med. 1948;</w:t>
      </w:r>
      <w:r w:rsidR="00A26109" w:rsidRPr="00C03B4E">
        <w:rPr>
          <w:noProof/>
        </w:rPr>
        <w:t>238</w:t>
      </w:r>
      <w:r>
        <w:rPr>
          <w:noProof/>
        </w:rPr>
        <w:t>:</w:t>
      </w:r>
      <w:r w:rsidR="00A26109" w:rsidRPr="00A26109">
        <w:rPr>
          <w:noProof/>
        </w:rPr>
        <w:t>83-5.</w:t>
      </w:r>
    </w:p>
    <w:p w:rsidR="00A26109" w:rsidRPr="00A26109" w:rsidRDefault="00C03B4E" w:rsidP="00C20608">
      <w:pPr>
        <w:pStyle w:val="EndNoteBibliography"/>
        <w:spacing w:line="480" w:lineRule="auto"/>
        <w:ind w:left="720" w:hanging="720"/>
        <w:rPr>
          <w:noProof/>
        </w:rPr>
      </w:pPr>
      <w:r>
        <w:rPr>
          <w:noProof/>
        </w:rPr>
        <w:t>29.</w:t>
      </w:r>
      <w:r>
        <w:rPr>
          <w:noProof/>
        </w:rPr>
        <w:tab/>
      </w:r>
      <w:r w:rsidRPr="00C03B4E">
        <w:rPr>
          <w:noProof/>
        </w:rPr>
        <w:t>Engel T, Greeley AV, Sweeney WJ 3</w:t>
      </w:r>
      <w:r w:rsidRPr="00C03B4E">
        <w:rPr>
          <w:noProof/>
          <w:vertAlign w:val="superscript"/>
        </w:rPr>
        <w:t>rd</w:t>
      </w:r>
      <w:r w:rsidRPr="00C03B4E">
        <w:rPr>
          <w:noProof/>
        </w:rPr>
        <w:t>. Recurrent dermoid cysts of the ovary. Report of 2 cases. Obstet Gynecol. 1965;26:757-9.</w:t>
      </w:r>
    </w:p>
    <w:p w:rsidR="00A26109" w:rsidRPr="00A26109" w:rsidRDefault="00C21B0E" w:rsidP="00C20608">
      <w:pPr>
        <w:pStyle w:val="EndNoteBibliography"/>
        <w:spacing w:line="480" w:lineRule="auto"/>
        <w:ind w:left="720" w:hanging="720"/>
        <w:rPr>
          <w:noProof/>
        </w:rPr>
      </w:pPr>
      <w:r>
        <w:rPr>
          <w:noProof/>
        </w:rPr>
        <w:t>30.</w:t>
      </w:r>
      <w:r>
        <w:rPr>
          <w:noProof/>
        </w:rPr>
        <w:tab/>
        <w:t>Lee DH.</w:t>
      </w:r>
      <w:r w:rsidR="00A26109" w:rsidRPr="00A26109">
        <w:rPr>
          <w:noProof/>
        </w:rPr>
        <w:t xml:space="preserve"> </w:t>
      </w:r>
      <w:r w:rsidR="00A26109" w:rsidRPr="00C21B0E">
        <w:rPr>
          <w:noProof/>
        </w:rPr>
        <w:t>Coexistent mesenteric and ovarian mature cystic teratomas: a case report.</w:t>
      </w:r>
      <w:r>
        <w:rPr>
          <w:noProof/>
        </w:rPr>
        <w:t xml:space="preserve"> Eur J Gynaecol Oncol. 2016;</w:t>
      </w:r>
      <w:r w:rsidR="00A26109" w:rsidRPr="00C21B0E">
        <w:rPr>
          <w:noProof/>
        </w:rPr>
        <w:t>37</w:t>
      </w:r>
      <w:r>
        <w:rPr>
          <w:noProof/>
        </w:rPr>
        <w:t>:</w:t>
      </w:r>
      <w:r w:rsidR="00A26109" w:rsidRPr="00A26109">
        <w:rPr>
          <w:noProof/>
        </w:rPr>
        <w:t>391-4.</w:t>
      </w:r>
    </w:p>
    <w:p w:rsidR="00A26109" w:rsidRPr="00A26109" w:rsidRDefault="00F848EF" w:rsidP="00C20608">
      <w:pPr>
        <w:pStyle w:val="EndNoteBibliography"/>
        <w:spacing w:line="480" w:lineRule="auto"/>
        <w:ind w:left="720" w:hanging="720"/>
        <w:rPr>
          <w:noProof/>
        </w:rPr>
      </w:pPr>
      <w:r>
        <w:rPr>
          <w:noProof/>
        </w:rPr>
        <w:t>31.</w:t>
      </w:r>
      <w:r>
        <w:rPr>
          <w:noProof/>
        </w:rPr>
        <w:tab/>
        <w:t>Hegde P.</w:t>
      </w:r>
      <w:r w:rsidR="00A26109" w:rsidRPr="00A26109">
        <w:rPr>
          <w:noProof/>
        </w:rPr>
        <w:t xml:space="preserve"> </w:t>
      </w:r>
      <w:r w:rsidR="00A26109" w:rsidRPr="00B02ACD">
        <w:rPr>
          <w:noProof/>
        </w:rPr>
        <w:t>Extragonadal omental teratoma: a case report.</w:t>
      </w:r>
      <w:r w:rsidR="00B02ACD">
        <w:rPr>
          <w:noProof/>
        </w:rPr>
        <w:t xml:space="preserve"> J Obstet Gynaecol Res. 2014;</w:t>
      </w:r>
      <w:r w:rsidR="00A26109" w:rsidRPr="00B02ACD">
        <w:rPr>
          <w:noProof/>
        </w:rPr>
        <w:t>40</w:t>
      </w:r>
      <w:r w:rsidR="00B02ACD">
        <w:rPr>
          <w:noProof/>
        </w:rPr>
        <w:t>:</w:t>
      </w:r>
      <w:r w:rsidR="00A26109" w:rsidRPr="00A26109">
        <w:rPr>
          <w:noProof/>
        </w:rPr>
        <w:t>618-21.</w:t>
      </w:r>
    </w:p>
    <w:p w:rsidR="00A26109" w:rsidRPr="00A26109" w:rsidRDefault="00055C47" w:rsidP="00C20608">
      <w:pPr>
        <w:pStyle w:val="EndNoteBibliography"/>
        <w:spacing w:line="480" w:lineRule="auto"/>
        <w:ind w:left="720" w:hanging="720"/>
        <w:rPr>
          <w:noProof/>
        </w:rPr>
      </w:pPr>
      <w:r>
        <w:rPr>
          <w:noProof/>
        </w:rPr>
        <w:t>32.</w:t>
      </w:r>
      <w:r>
        <w:rPr>
          <w:noProof/>
        </w:rPr>
        <w:tab/>
        <w:t>Tokunaga</w:t>
      </w:r>
      <w:r w:rsidR="00A26109" w:rsidRPr="00A26109">
        <w:rPr>
          <w:noProof/>
        </w:rPr>
        <w:t xml:space="preserve"> M, </w:t>
      </w:r>
      <w:r>
        <w:rPr>
          <w:noProof/>
        </w:rPr>
        <w:t>Seta M, Yamada M, Nishio M, Yamamoto K, Koyasu</w:t>
      </w:r>
      <w:r w:rsidRPr="00055C47">
        <w:rPr>
          <w:noProof/>
        </w:rPr>
        <w:t xml:space="preserve"> Y.</w:t>
      </w:r>
      <w:r w:rsidR="00A26109" w:rsidRPr="00A26109">
        <w:rPr>
          <w:noProof/>
        </w:rPr>
        <w:t xml:space="preserve"> </w:t>
      </w:r>
      <w:r w:rsidR="00A26109" w:rsidRPr="008A130C">
        <w:rPr>
          <w:noProof/>
        </w:rPr>
        <w:t xml:space="preserve">Coexistent dermoid cysts of the pouch of the Douglas and ovary resected by laparoscopy. </w:t>
      </w:r>
      <w:r w:rsidR="008A130C">
        <w:rPr>
          <w:noProof/>
        </w:rPr>
        <w:t>Asian J Endosc Surg. 2012;</w:t>
      </w:r>
      <w:r w:rsidR="00A26109" w:rsidRPr="008A130C">
        <w:rPr>
          <w:noProof/>
        </w:rPr>
        <w:t>5</w:t>
      </w:r>
      <w:r w:rsidR="008A130C">
        <w:rPr>
          <w:noProof/>
        </w:rPr>
        <w:t>:</w:t>
      </w:r>
      <w:r w:rsidR="00A26109" w:rsidRPr="00A26109">
        <w:rPr>
          <w:noProof/>
        </w:rPr>
        <w:t>31-3.</w:t>
      </w:r>
    </w:p>
    <w:p w:rsidR="00A26109" w:rsidRPr="00A26109" w:rsidRDefault="00FE17BA" w:rsidP="00C20608">
      <w:pPr>
        <w:pStyle w:val="EndNoteBibliography"/>
        <w:spacing w:line="480" w:lineRule="auto"/>
        <w:ind w:left="720" w:hanging="720"/>
        <w:rPr>
          <w:noProof/>
        </w:rPr>
      </w:pPr>
      <w:r>
        <w:rPr>
          <w:noProof/>
        </w:rPr>
        <w:t>33.</w:t>
      </w:r>
      <w:r>
        <w:rPr>
          <w:noProof/>
        </w:rPr>
        <w:tab/>
        <w:t>Yang WC</w:t>
      </w:r>
      <w:r w:rsidR="00A26109" w:rsidRPr="00A26109">
        <w:rPr>
          <w:noProof/>
        </w:rPr>
        <w:t xml:space="preserve">, </w:t>
      </w:r>
      <w:r>
        <w:rPr>
          <w:noProof/>
        </w:rPr>
        <w:t>Wu MH, Chang FM, Kuo P</w:t>
      </w:r>
      <w:r w:rsidRPr="00FE17BA">
        <w:rPr>
          <w:noProof/>
        </w:rPr>
        <w:t>L.</w:t>
      </w:r>
      <w:r w:rsidR="00A26109" w:rsidRPr="00A26109">
        <w:rPr>
          <w:noProof/>
        </w:rPr>
        <w:t xml:space="preserve"> </w:t>
      </w:r>
      <w:r w:rsidR="00A26109" w:rsidRPr="00FE17BA">
        <w:rPr>
          <w:noProof/>
        </w:rPr>
        <w:t>Torsion of bilateral ovarian dermoid cysts with one parasitic teratoma at the omentum.</w:t>
      </w:r>
      <w:r w:rsidR="00367A51">
        <w:rPr>
          <w:noProof/>
        </w:rPr>
        <w:t xml:space="preserve"> Taiwanese J Obstet Gynecol. 2005;</w:t>
      </w:r>
      <w:r w:rsidR="00A26109" w:rsidRPr="00367A51">
        <w:rPr>
          <w:noProof/>
        </w:rPr>
        <w:t>44</w:t>
      </w:r>
      <w:r w:rsidR="00367A51">
        <w:rPr>
          <w:noProof/>
        </w:rPr>
        <w:t>:</w:t>
      </w:r>
      <w:r w:rsidR="00A26109" w:rsidRPr="00A26109">
        <w:rPr>
          <w:noProof/>
        </w:rPr>
        <w:t>353-356.</w:t>
      </w:r>
    </w:p>
    <w:p w:rsidR="00A26109" w:rsidRPr="00A26109" w:rsidRDefault="00A26109" w:rsidP="00C20608">
      <w:pPr>
        <w:pStyle w:val="EndNoteBibliography"/>
        <w:spacing w:line="480" w:lineRule="auto"/>
        <w:ind w:left="720" w:hanging="720"/>
        <w:rPr>
          <w:noProof/>
        </w:rPr>
      </w:pPr>
      <w:r w:rsidRPr="00A26109">
        <w:rPr>
          <w:noProof/>
        </w:rPr>
        <w:t>34.</w:t>
      </w:r>
      <w:r w:rsidRPr="00A26109">
        <w:rPr>
          <w:noProof/>
        </w:rPr>
        <w:tab/>
      </w:r>
      <w:r w:rsidR="00D557AA" w:rsidRPr="00D557AA">
        <w:rPr>
          <w:noProof/>
        </w:rPr>
        <w:t>Okino H, Koga Y, Tsuneyoshi M, Takeda S. Metachronous mature cystic teratomas in the left ovary and bilateral diaphragm: Report of a case. Surg Today. 2006;36:1012-4.</w:t>
      </w:r>
    </w:p>
    <w:p w:rsidR="00A26109" w:rsidRPr="00A26109" w:rsidRDefault="00A26109" w:rsidP="00C20608">
      <w:pPr>
        <w:pStyle w:val="EndNoteBibliography"/>
        <w:spacing w:line="480" w:lineRule="auto"/>
        <w:ind w:left="720" w:hanging="720"/>
        <w:rPr>
          <w:noProof/>
        </w:rPr>
      </w:pPr>
      <w:r w:rsidRPr="00A26109">
        <w:rPr>
          <w:noProof/>
        </w:rPr>
        <w:t>35.</w:t>
      </w:r>
      <w:r w:rsidRPr="00A26109">
        <w:rPr>
          <w:noProof/>
        </w:rPr>
        <w:tab/>
      </w:r>
      <w:r w:rsidR="00DC1E37" w:rsidRPr="00DC1E37">
        <w:rPr>
          <w:noProof/>
        </w:rPr>
        <w:t>Kommoss F, Emond J, Hast J, Talerman A. Ruptured mature cystic teratoma of the ovary with recurrence in the liver and colon 17 years later. A case report. J Reprod Med. 1990;35:827-31.</w:t>
      </w:r>
    </w:p>
    <w:p w:rsidR="00A26109" w:rsidRPr="00A26109" w:rsidRDefault="00A26109" w:rsidP="00C20608">
      <w:pPr>
        <w:pStyle w:val="EndNoteBibliography"/>
        <w:spacing w:line="480" w:lineRule="auto"/>
        <w:ind w:left="720" w:hanging="720"/>
        <w:rPr>
          <w:noProof/>
        </w:rPr>
      </w:pPr>
      <w:r w:rsidRPr="00A26109">
        <w:rPr>
          <w:noProof/>
        </w:rPr>
        <w:t>36.</w:t>
      </w:r>
      <w:r w:rsidRPr="00A26109">
        <w:rPr>
          <w:noProof/>
        </w:rPr>
        <w:tab/>
      </w:r>
      <w:r w:rsidR="00C34F8E" w:rsidRPr="00C34F8E">
        <w:rPr>
          <w:noProof/>
        </w:rPr>
        <w:t>Coskun A, Kiran G, Ozdemir O. CA 19-9 can be a useful tumor marker in ovarian dermoid cysts. Clin Exp Obstet Gynecol. 2008;35:137-9.</w:t>
      </w:r>
    </w:p>
    <w:p w:rsidR="00A26109" w:rsidRPr="00A26109" w:rsidRDefault="00A26109" w:rsidP="00C20608">
      <w:pPr>
        <w:pStyle w:val="EndNoteBibliography"/>
        <w:spacing w:line="480" w:lineRule="auto"/>
        <w:ind w:left="720" w:hanging="720"/>
        <w:rPr>
          <w:noProof/>
        </w:rPr>
      </w:pPr>
      <w:r w:rsidRPr="00A26109">
        <w:rPr>
          <w:noProof/>
        </w:rPr>
        <w:t>37.</w:t>
      </w:r>
      <w:r w:rsidRPr="00A26109">
        <w:rPr>
          <w:noProof/>
        </w:rPr>
        <w:tab/>
      </w:r>
      <w:r w:rsidR="005D3B0B" w:rsidRPr="005D3B0B">
        <w:rPr>
          <w:noProof/>
        </w:rPr>
        <w:t>Vang R, Gown AM, Zhao C, Barry TS, Isacson C, Richardson MS, et al. Ovarian mucinous tumors associated with mature cystic teratomas: morphologic and immunohistochemical analysis identifies a subset of potential teratomatous origin that shares features of lower gastrointestinal tract mucinous tumors more commonly encountered as secondary tumors in the ovary. Am J Surg Pathol. 2007;31:854-69.</w:t>
      </w:r>
    </w:p>
    <w:p w:rsidR="00A26109" w:rsidRPr="00A26109" w:rsidRDefault="00A26109" w:rsidP="00C20608">
      <w:pPr>
        <w:pStyle w:val="EndNoteBibliography"/>
        <w:spacing w:line="480" w:lineRule="auto"/>
        <w:ind w:left="720" w:hanging="720"/>
        <w:rPr>
          <w:noProof/>
        </w:rPr>
      </w:pPr>
      <w:r w:rsidRPr="00A26109">
        <w:rPr>
          <w:noProof/>
        </w:rPr>
        <w:t>38.</w:t>
      </w:r>
      <w:r w:rsidRPr="00A26109">
        <w:rPr>
          <w:noProof/>
        </w:rPr>
        <w:tab/>
      </w:r>
      <w:r w:rsidR="00E67A1C" w:rsidRPr="00E67A1C">
        <w:rPr>
          <w:noProof/>
        </w:rPr>
        <w:t>Dede M, Gungor S, Yenen MC, Alanbay I, Duru NK, Hasimi A. CA19-9 may have clinical significance in mature cystic teratomas of the ovary. Int J Gynecol Cancer. 2006;16:189-93.</w:t>
      </w:r>
    </w:p>
    <w:p w:rsidR="00A26109" w:rsidRPr="00A26109" w:rsidRDefault="00A26109" w:rsidP="00C20608">
      <w:pPr>
        <w:pStyle w:val="EndNoteBibliography"/>
        <w:spacing w:line="480" w:lineRule="auto"/>
        <w:ind w:left="720" w:hanging="720"/>
        <w:rPr>
          <w:noProof/>
        </w:rPr>
      </w:pPr>
      <w:r w:rsidRPr="00A26109">
        <w:rPr>
          <w:noProof/>
        </w:rPr>
        <w:t>39.</w:t>
      </w:r>
      <w:r w:rsidRPr="00A26109">
        <w:rPr>
          <w:noProof/>
        </w:rPr>
        <w:tab/>
      </w:r>
      <w:r w:rsidR="00092EA9" w:rsidRPr="00092EA9">
        <w:rPr>
          <w:noProof/>
        </w:rPr>
        <w:t>Papadias K, Kairi-Vassilatou E, Kontogiani-Katsaros K, Argeitis J, Kondis-Pafitis A, Greatsas G. Teratomas of the ovary: a clinico-pathological evaluation of 87 patients from one institution during a 10-year period. Eur J Gynaecol Oncol. 2005;26:446-8.</w:t>
      </w:r>
    </w:p>
    <w:p w:rsidR="00A26109" w:rsidRPr="00A26109" w:rsidRDefault="00A26109" w:rsidP="00C20608">
      <w:pPr>
        <w:pStyle w:val="EndNoteBibliography"/>
        <w:spacing w:line="480" w:lineRule="auto"/>
        <w:ind w:left="720" w:hanging="720"/>
        <w:rPr>
          <w:noProof/>
        </w:rPr>
      </w:pPr>
      <w:r w:rsidRPr="00A26109">
        <w:rPr>
          <w:noProof/>
        </w:rPr>
        <w:t>40.</w:t>
      </w:r>
      <w:r w:rsidRPr="00A26109">
        <w:rPr>
          <w:noProof/>
        </w:rPr>
        <w:tab/>
      </w:r>
      <w:r w:rsidR="005F451C" w:rsidRPr="005F451C">
        <w:rPr>
          <w:noProof/>
        </w:rPr>
        <w:t>Koçak M, Dilbaz B, Ozturk N, Dede S, Altay M, Dilbaz S, et al. Laparoscopic management of ovarian dermoid cysts: a review of 47 cas</w:t>
      </w:r>
      <w:r w:rsidR="00F9581D">
        <w:rPr>
          <w:noProof/>
        </w:rPr>
        <w:t>es. Ann Saudi Med. 2004;24:357-</w:t>
      </w:r>
      <w:r w:rsidR="005F451C" w:rsidRPr="005F451C">
        <w:rPr>
          <w:noProof/>
        </w:rPr>
        <w:t>60.</w:t>
      </w:r>
    </w:p>
    <w:p w:rsidR="00A26109" w:rsidRPr="00A26109" w:rsidRDefault="00A26109" w:rsidP="00C20608">
      <w:pPr>
        <w:pStyle w:val="EndNoteBibliography"/>
        <w:spacing w:line="480" w:lineRule="auto"/>
        <w:ind w:left="720" w:hanging="720"/>
        <w:rPr>
          <w:noProof/>
        </w:rPr>
      </w:pPr>
      <w:r w:rsidRPr="00A26109">
        <w:rPr>
          <w:noProof/>
        </w:rPr>
        <w:t>41.</w:t>
      </w:r>
      <w:r w:rsidRPr="00A26109">
        <w:rPr>
          <w:noProof/>
        </w:rPr>
        <w:tab/>
      </w:r>
      <w:r w:rsidR="008F32EB" w:rsidRPr="008F32EB">
        <w:rPr>
          <w:noProof/>
        </w:rPr>
        <w:t>Sah SP, Uprety D, Rani S. Germ cell tumors of the ovary: a clinicopathologic study of 121 cases from Nepal. J Obstet Gynaecol Res. 2004;30:303-8.</w:t>
      </w:r>
    </w:p>
    <w:p w:rsidR="00A26109" w:rsidRPr="00A26109" w:rsidRDefault="00A26109" w:rsidP="00C20608">
      <w:pPr>
        <w:pStyle w:val="EndNoteBibliography"/>
        <w:spacing w:line="480" w:lineRule="auto"/>
        <w:ind w:left="720" w:hanging="720"/>
        <w:rPr>
          <w:noProof/>
        </w:rPr>
      </w:pPr>
      <w:r w:rsidRPr="00A26109">
        <w:rPr>
          <w:noProof/>
        </w:rPr>
        <w:t>42.</w:t>
      </w:r>
      <w:r w:rsidRPr="00A26109">
        <w:rPr>
          <w:noProof/>
        </w:rPr>
        <w:tab/>
      </w:r>
      <w:r w:rsidR="009F71C9" w:rsidRPr="009F71C9">
        <w:rPr>
          <w:noProof/>
        </w:rPr>
        <w:t>Al-Fozan H, Glassman J, Caspi B, Appelman Z, Tulandi T. Lateral distribution of ovarian dermoid cyst. J Am Assoc Gynecol Laparosc. 2003;10:489-90.</w:t>
      </w:r>
    </w:p>
    <w:p w:rsidR="00A26109" w:rsidRPr="00A26109" w:rsidRDefault="00A26109" w:rsidP="00C20608">
      <w:pPr>
        <w:pStyle w:val="EndNoteBibliography"/>
        <w:spacing w:line="480" w:lineRule="auto"/>
        <w:ind w:left="720" w:hanging="720"/>
        <w:rPr>
          <w:noProof/>
        </w:rPr>
      </w:pPr>
      <w:r w:rsidRPr="00A26109">
        <w:rPr>
          <w:noProof/>
        </w:rPr>
        <w:t>43.</w:t>
      </w:r>
      <w:r w:rsidRPr="00A26109">
        <w:rPr>
          <w:noProof/>
        </w:rPr>
        <w:tab/>
      </w:r>
      <w:r w:rsidR="006C7171" w:rsidRPr="006C7171">
        <w:rPr>
          <w:noProof/>
        </w:rPr>
        <w:t>Wu RT, Torn</w:t>
      </w:r>
      <w:r w:rsidR="00CC34FC">
        <w:rPr>
          <w:noProof/>
        </w:rPr>
        <w:t>g PL, Chang DY, Chen CK, Chen R</w:t>
      </w:r>
      <w:r w:rsidR="00E66556">
        <w:rPr>
          <w:noProof/>
        </w:rPr>
        <w:t>J, Lin MC, et al.</w:t>
      </w:r>
      <w:r w:rsidR="006C7171" w:rsidRPr="006C7171">
        <w:rPr>
          <w:noProof/>
        </w:rPr>
        <w:t xml:space="preserve"> Mature cystic teratoma of the ovary: a clinicopathologic study of 283 cases. Zhonghua Yi Xue Za Zhi (Taipei). 1996;58:269-74.</w:t>
      </w:r>
    </w:p>
    <w:p w:rsidR="00A26109" w:rsidRPr="00A26109" w:rsidRDefault="00A26109" w:rsidP="00C20608">
      <w:pPr>
        <w:pStyle w:val="EndNoteBibliography"/>
        <w:spacing w:line="480" w:lineRule="auto"/>
        <w:ind w:left="720" w:hanging="720"/>
        <w:rPr>
          <w:noProof/>
        </w:rPr>
      </w:pPr>
      <w:r w:rsidRPr="00A26109">
        <w:rPr>
          <w:noProof/>
        </w:rPr>
        <w:t>44.</w:t>
      </w:r>
      <w:r w:rsidRPr="00A26109">
        <w:rPr>
          <w:noProof/>
        </w:rPr>
        <w:tab/>
      </w:r>
      <w:r w:rsidR="004A592E" w:rsidRPr="004A592E">
        <w:rPr>
          <w:noProof/>
        </w:rPr>
        <w:t>Ayhan A, Aksu T, Develioglu O, Tuncer ZS, Ayhan A. Complications and bilaterality of mature ovarian teratomas (clinicopathological evaluation of 286 cases). Aust N Z J Obstet Gynaecol. 1991;31:83-5.</w:t>
      </w:r>
    </w:p>
    <w:p w:rsidR="00A26109" w:rsidRPr="00A26109" w:rsidRDefault="00A26109" w:rsidP="00C20608">
      <w:pPr>
        <w:pStyle w:val="EndNoteBibliography"/>
        <w:spacing w:line="480" w:lineRule="auto"/>
        <w:ind w:left="720" w:hanging="720"/>
        <w:rPr>
          <w:noProof/>
        </w:rPr>
      </w:pPr>
      <w:r w:rsidRPr="00A26109">
        <w:rPr>
          <w:noProof/>
        </w:rPr>
        <w:t>45.</w:t>
      </w:r>
      <w:r w:rsidRPr="00A26109">
        <w:rPr>
          <w:noProof/>
        </w:rPr>
        <w:tab/>
      </w:r>
      <w:r w:rsidR="00D449A8" w:rsidRPr="00D449A8">
        <w:rPr>
          <w:noProof/>
        </w:rPr>
        <w:t>Tarcoveanu E, Vasilescu A, Georgescu S, Danila N, Bradea C, Lupascu C, et al. Laparoscopic approach to ovarian dermoid cysts. Chirurgia (Bucur). 2012;107:461-8.</w:t>
      </w:r>
    </w:p>
    <w:p w:rsidR="00A26109" w:rsidRPr="00A26109" w:rsidRDefault="00A26109" w:rsidP="00C20608">
      <w:pPr>
        <w:pStyle w:val="EndNoteBibliography"/>
        <w:spacing w:line="480" w:lineRule="auto"/>
        <w:ind w:left="720" w:hanging="720"/>
        <w:rPr>
          <w:noProof/>
        </w:rPr>
      </w:pPr>
      <w:r w:rsidRPr="00A26109">
        <w:rPr>
          <w:noProof/>
        </w:rPr>
        <w:t>46.</w:t>
      </w:r>
      <w:r w:rsidRPr="00A26109">
        <w:rPr>
          <w:noProof/>
        </w:rPr>
        <w:tab/>
      </w:r>
      <w:r w:rsidR="00113299" w:rsidRPr="00113299">
        <w:rPr>
          <w:noProof/>
        </w:rPr>
        <w:t>Saks M, Deckardt R. Laparoscopic Treatment of Benign Ovarian Dermoid Cysts. J Am Assoc Gynecol Laparosc. 1994;1:S31-2.</w:t>
      </w:r>
    </w:p>
    <w:p w:rsidR="00A26109" w:rsidRPr="00A26109" w:rsidRDefault="00A26109" w:rsidP="00C20608">
      <w:pPr>
        <w:pStyle w:val="EndNoteBibliography"/>
        <w:spacing w:line="480" w:lineRule="auto"/>
        <w:ind w:left="720" w:hanging="720"/>
        <w:rPr>
          <w:noProof/>
        </w:rPr>
      </w:pPr>
      <w:r w:rsidRPr="00A26109">
        <w:rPr>
          <w:noProof/>
        </w:rPr>
        <w:t>47.</w:t>
      </w:r>
      <w:r w:rsidRPr="00A26109">
        <w:rPr>
          <w:noProof/>
        </w:rPr>
        <w:tab/>
      </w:r>
      <w:r w:rsidR="00136E8D" w:rsidRPr="00136E8D">
        <w:rPr>
          <w:noProof/>
        </w:rPr>
        <w:t>Malkasian GD Jr, Dockerty MB, Symmonds RE. Benign cystic teratomas. Obstet Gynecol. 1967;29:719-25.</w:t>
      </w:r>
    </w:p>
    <w:p w:rsidR="00A26109" w:rsidRPr="00A26109" w:rsidRDefault="00A26109" w:rsidP="00C20608">
      <w:pPr>
        <w:pStyle w:val="EndNoteBibliography"/>
        <w:spacing w:line="480" w:lineRule="auto"/>
        <w:ind w:left="720" w:hanging="720"/>
        <w:rPr>
          <w:noProof/>
        </w:rPr>
      </w:pPr>
      <w:r w:rsidRPr="00A26109">
        <w:rPr>
          <w:noProof/>
        </w:rPr>
        <w:t>48.</w:t>
      </w:r>
      <w:r w:rsidRPr="00A26109">
        <w:rPr>
          <w:noProof/>
        </w:rPr>
        <w:tab/>
      </w:r>
      <w:r w:rsidR="00B76B10" w:rsidRPr="00B76B10">
        <w:rPr>
          <w:noProof/>
        </w:rPr>
        <w:t>Anteby EY, Ron M, Revel A, Shimonovitz S, Ariel I, Hurwitz A. Germ cell tumors of the ovary arising after dermoid cyst resection: a long-term follow-up study. Obstet Gynecol. 1994;83:605-8.</w:t>
      </w:r>
    </w:p>
    <w:p w:rsidR="00A26109" w:rsidRPr="00A26109" w:rsidRDefault="00A26109" w:rsidP="00C20608">
      <w:pPr>
        <w:pStyle w:val="EndNoteBibliography"/>
        <w:spacing w:line="480" w:lineRule="auto"/>
        <w:ind w:left="720" w:hanging="720"/>
        <w:rPr>
          <w:noProof/>
        </w:rPr>
      </w:pPr>
      <w:r w:rsidRPr="00A26109">
        <w:rPr>
          <w:noProof/>
        </w:rPr>
        <w:t>49.</w:t>
      </w:r>
      <w:r w:rsidRPr="00A26109">
        <w:rPr>
          <w:noProof/>
        </w:rPr>
        <w:tab/>
      </w:r>
      <w:r w:rsidR="006405C6" w:rsidRPr="006405C6">
        <w:rPr>
          <w:noProof/>
        </w:rPr>
        <w:t>Pepe F, Panella M, Pepe G, Panella P, Pennisi F, Arikian S. Dermoid cysts of the ovary. Eur J Gynaecol Oncol. 1986;7:186-91.</w:t>
      </w:r>
    </w:p>
    <w:p w:rsidR="00A26109" w:rsidRPr="00A26109" w:rsidRDefault="00A26109" w:rsidP="00C20608">
      <w:pPr>
        <w:pStyle w:val="EndNoteBibliography"/>
        <w:spacing w:line="480" w:lineRule="auto"/>
        <w:ind w:left="720" w:hanging="720"/>
        <w:rPr>
          <w:noProof/>
        </w:rPr>
      </w:pPr>
      <w:r w:rsidRPr="00A26109">
        <w:rPr>
          <w:noProof/>
        </w:rPr>
        <w:t>50.</w:t>
      </w:r>
      <w:r w:rsidRPr="00A26109">
        <w:rPr>
          <w:noProof/>
        </w:rPr>
        <w:tab/>
      </w:r>
      <w:r w:rsidR="007B6B83" w:rsidRPr="007B6B83">
        <w:rPr>
          <w:noProof/>
        </w:rPr>
        <w:t>Doss N Jr, Forney JP, Vellios F, Nalick RH. Covert bilaterality of mature ovarian teratomas. Obstet Gynecol. 1977;50:651-3.</w:t>
      </w:r>
    </w:p>
    <w:p w:rsidR="00A26109" w:rsidRPr="00A26109" w:rsidRDefault="00A26109" w:rsidP="00C20608">
      <w:pPr>
        <w:pStyle w:val="EndNoteBibliography"/>
        <w:spacing w:line="480" w:lineRule="auto"/>
        <w:ind w:left="720" w:hanging="720"/>
        <w:rPr>
          <w:noProof/>
        </w:rPr>
      </w:pPr>
      <w:r w:rsidRPr="00A26109">
        <w:rPr>
          <w:noProof/>
        </w:rPr>
        <w:t>51.</w:t>
      </w:r>
      <w:r w:rsidRPr="00A26109">
        <w:rPr>
          <w:noProof/>
        </w:rPr>
        <w:tab/>
      </w:r>
      <w:r w:rsidR="00EF314E" w:rsidRPr="00EF314E">
        <w:rPr>
          <w:noProof/>
        </w:rPr>
        <w:t>Song YN, Zhu L, Lang JH. [Recurrent mature ovarian teratomas: retrospective analysis of 20 cases]. Z</w:t>
      </w:r>
      <w:r w:rsidR="00E66556">
        <w:rPr>
          <w:noProof/>
        </w:rPr>
        <w:t>honghua Yi Xue Za Zhi. 2007;87:</w:t>
      </w:r>
      <w:bookmarkStart w:id="0" w:name="_GoBack"/>
      <w:bookmarkEnd w:id="0"/>
      <w:r w:rsidR="00EF314E" w:rsidRPr="00EF314E">
        <w:rPr>
          <w:noProof/>
        </w:rPr>
        <w:t>1184-6.</w:t>
      </w:r>
    </w:p>
    <w:p w:rsidR="008B1341" w:rsidRDefault="001E7FBC" w:rsidP="00C20608">
      <w:pPr>
        <w:spacing w:line="480" w:lineRule="auto"/>
      </w:pPr>
      <w:r>
        <w:fldChar w:fldCharType="end"/>
      </w:r>
    </w:p>
    <w:sectPr w:rsidR="008B1341" w:rsidSect="008D7C4C">
      <w:pgSz w:w="14880" w:h="21040"/>
      <w:pgMar w:top="1440" w:right="1800" w:bottom="1440" w:left="1800" w:header="851" w:footer="992" w:gutter="0"/>
      <w:cols w:space="425"/>
      <w:docGrid w:type="lines" w:linePitch="40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iauKai">
    <w:altName w:val="Arial Unicode MS"/>
    <w:charset w:val="88"/>
    <w:family w:val="auto"/>
    <w:pitch w:val="variable"/>
    <w:sig w:usb0="00000000" w:usb1="29DFFFFF" w:usb2="00000037" w:usb3="00000000" w:csb0="001000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bordersDoNotSurroundHeader/>
  <w:bordersDoNotSurroundFooter/>
  <w:proofState w:spelling="clean" w:grammar="clean"/>
  <w:defaultTabStop w:val="480"/>
  <w:drawingGridHorizontalSpacing w:val="120"/>
  <w:drawingGridVerticalSpacing w:val="200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rz909afrw0pefe2ezn5rzsbs9dd5epew55s&quot;&gt;Ovarian teratomas Copy&lt;record-ids&gt;&lt;item&gt;129&lt;/item&gt;&lt;item&gt;131&lt;/item&gt;&lt;item&gt;132&lt;/item&gt;&lt;item&gt;133&lt;/item&gt;&lt;item&gt;138&lt;/item&gt;&lt;item&gt;139&lt;/item&gt;&lt;item&gt;140&lt;/item&gt;&lt;item&gt;142&lt;/item&gt;&lt;item&gt;143&lt;/item&gt;&lt;item&gt;144&lt;/item&gt;&lt;item&gt;145&lt;/item&gt;&lt;item&gt;146&lt;/item&gt;&lt;item&gt;147&lt;/item&gt;&lt;item&gt;148&lt;/item&gt;&lt;item&gt;149&lt;/item&gt;&lt;item&gt;150&lt;/item&gt;&lt;item&gt;151&lt;/item&gt;&lt;item&gt;152&lt;/item&gt;&lt;item&gt;153&lt;/item&gt;&lt;item&gt;154&lt;/item&gt;&lt;item&gt;155&lt;/item&gt;&lt;item&gt;156&lt;/item&gt;&lt;item&gt;157&lt;/item&gt;&lt;item&gt;158&lt;/item&gt;&lt;item&gt;159&lt;/item&gt;&lt;item&gt;161&lt;/item&gt;&lt;item&gt;162&lt;/item&gt;&lt;item&gt;163&lt;/item&gt;&lt;item&gt;164&lt;/item&gt;&lt;item&gt;165&lt;/item&gt;&lt;item&gt;166&lt;/item&gt;&lt;item&gt;167&lt;/item&gt;&lt;item&gt;168&lt;/item&gt;&lt;item&gt;184&lt;/item&gt;&lt;item&gt;186&lt;/item&gt;&lt;item&gt;187&lt;/item&gt;&lt;item&gt;188&lt;/item&gt;&lt;item&gt;189&lt;/item&gt;&lt;item&gt;190&lt;/item&gt;&lt;item&gt;192&lt;/item&gt;&lt;item&gt;193&lt;/item&gt;&lt;item&gt;194&lt;/item&gt;&lt;item&gt;195&lt;/item&gt;&lt;item&gt;197&lt;/item&gt;&lt;item&gt;198&lt;/item&gt;&lt;item&gt;199&lt;/item&gt;&lt;item&gt;200&lt;/item&gt;&lt;item&gt;201&lt;/item&gt;&lt;item&gt;202&lt;/item&gt;&lt;item&gt;204&lt;/item&gt;&lt;/record-ids&gt;&lt;/item&gt;&lt;/Libraries&gt;"/>
    <w:docVar w:name="Total_Editing_Time" w:val="91"/>
  </w:docVars>
  <w:rsids>
    <w:rsidRoot w:val="000375EE"/>
    <w:rsid w:val="0000535D"/>
    <w:rsid w:val="000141FC"/>
    <w:rsid w:val="00014647"/>
    <w:rsid w:val="0001500B"/>
    <w:rsid w:val="00022C2D"/>
    <w:rsid w:val="00026DEC"/>
    <w:rsid w:val="00027CFC"/>
    <w:rsid w:val="00030279"/>
    <w:rsid w:val="00033F6B"/>
    <w:rsid w:val="000375EE"/>
    <w:rsid w:val="00043154"/>
    <w:rsid w:val="00051E0A"/>
    <w:rsid w:val="00055C47"/>
    <w:rsid w:val="00056A66"/>
    <w:rsid w:val="0006405E"/>
    <w:rsid w:val="000709FD"/>
    <w:rsid w:val="00070A3D"/>
    <w:rsid w:val="00086922"/>
    <w:rsid w:val="000873AF"/>
    <w:rsid w:val="00092EA9"/>
    <w:rsid w:val="000955F3"/>
    <w:rsid w:val="000978DC"/>
    <w:rsid w:val="000A06F7"/>
    <w:rsid w:val="000A0814"/>
    <w:rsid w:val="000A0991"/>
    <w:rsid w:val="000A0ED9"/>
    <w:rsid w:val="000A152F"/>
    <w:rsid w:val="000A21DB"/>
    <w:rsid w:val="000B563A"/>
    <w:rsid w:val="000B6DB0"/>
    <w:rsid w:val="000B6E36"/>
    <w:rsid w:val="000C27C8"/>
    <w:rsid w:val="000C2FBA"/>
    <w:rsid w:val="000D109F"/>
    <w:rsid w:val="000D5919"/>
    <w:rsid w:val="000E0414"/>
    <w:rsid w:val="000E1B77"/>
    <w:rsid w:val="000E277D"/>
    <w:rsid w:val="000E45E6"/>
    <w:rsid w:val="000E4B68"/>
    <w:rsid w:val="000E6C55"/>
    <w:rsid w:val="000F15F1"/>
    <w:rsid w:val="000F1BB3"/>
    <w:rsid w:val="000F714D"/>
    <w:rsid w:val="000F7AF0"/>
    <w:rsid w:val="001005BC"/>
    <w:rsid w:val="001007D0"/>
    <w:rsid w:val="001009EA"/>
    <w:rsid w:val="00104976"/>
    <w:rsid w:val="001056E5"/>
    <w:rsid w:val="001062BC"/>
    <w:rsid w:val="001120C3"/>
    <w:rsid w:val="00113299"/>
    <w:rsid w:val="00113517"/>
    <w:rsid w:val="00120C90"/>
    <w:rsid w:val="00123F86"/>
    <w:rsid w:val="00134A70"/>
    <w:rsid w:val="00136E8D"/>
    <w:rsid w:val="00144186"/>
    <w:rsid w:val="00144A76"/>
    <w:rsid w:val="00146488"/>
    <w:rsid w:val="00150DA6"/>
    <w:rsid w:val="0015539E"/>
    <w:rsid w:val="00155702"/>
    <w:rsid w:val="00167700"/>
    <w:rsid w:val="00170F46"/>
    <w:rsid w:val="001827FF"/>
    <w:rsid w:val="001838DD"/>
    <w:rsid w:val="00183F21"/>
    <w:rsid w:val="00185DB6"/>
    <w:rsid w:val="0018649E"/>
    <w:rsid w:val="001864F4"/>
    <w:rsid w:val="001A20E7"/>
    <w:rsid w:val="001A3744"/>
    <w:rsid w:val="001B2F60"/>
    <w:rsid w:val="001B7034"/>
    <w:rsid w:val="001D7601"/>
    <w:rsid w:val="001E4523"/>
    <w:rsid w:val="001E7FBC"/>
    <w:rsid w:val="001F594D"/>
    <w:rsid w:val="00202362"/>
    <w:rsid w:val="00202DE9"/>
    <w:rsid w:val="00206E1A"/>
    <w:rsid w:val="00212AB2"/>
    <w:rsid w:val="00216054"/>
    <w:rsid w:val="002247FC"/>
    <w:rsid w:val="00226F07"/>
    <w:rsid w:val="002348B0"/>
    <w:rsid w:val="002366ED"/>
    <w:rsid w:val="00243FE3"/>
    <w:rsid w:val="0024417D"/>
    <w:rsid w:val="0027400D"/>
    <w:rsid w:val="002750B6"/>
    <w:rsid w:val="00277060"/>
    <w:rsid w:val="00281919"/>
    <w:rsid w:val="00286982"/>
    <w:rsid w:val="00287D06"/>
    <w:rsid w:val="0029401C"/>
    <w:rsid w:val="002A25A0"/>
    <w:rsid w:val="002A3CA1"/>
    <w:rsid w:val="002A72E1"/>
    <w:rsid w:val="002B2426"/>
    <w:rsid w:val="002B5CF1"/>
    <w:rsid w:val="002B6E1B"/>
    <w:rsid w:val="002C13B8"/>
    <w:rsid w:val="002C55C6"/>
    <w:rsid w:val="002D484D"/>
    <w:rsid w:val="002E04E8"/>
    <w:rsid w:val="002E15B3"/>
    <w:rsid w:val="002F4707"/>
    <w:rsid w:val="002F75CE"/>
    <w:rsid w:val="00322643"/>
    <w:rsid w:val="003238BC"/>
    <w:rsid w:val="00325EF0"/>
    <w:rsid w:val="00333421"/>
    <w:rsid w:val="00367A51"/>
    <w:rsid w:val="0037140F"/>
    <w:rsid w:val="00393BEA"/>
    <w:rsid w:val="00395847"/>
    <w:rsid w:val="003A4A4D"/>
    <w:rsid w:val="003A6619"/>
    <w:rsid w:val="003A74F7"/>
    <w:rsid w:val="003A75B9"/>
    <w:rsid w:val="003B0F1C"/>
    <w:rsid w:val="003B6F16"/>
    <w:rsid w:val="003C1184"/>
    <w:rsid w:val="003C19F0"/>
    <w:rsid w:val="003C55D0"/>
    <w:rsid w:val="003C6845"/>
    <w:rsid w:val="003C7F21"/>
    <w:rsid w:val="003D568D"/>
    <w:rsid w:val="003E5707"/>
    <w:rsid w:val="003E6409"/>
    <w:rsid w:val="003F4278"/>
    <w:rsid w:val="00401526"/>
    <w:rsid w:val="00402D30"/>
    <w:rsid w:val="00424C15"/>
    <w:rsid w:val="00426236"/>
    <w:rsid w:val="004278E3"/>
    <w:rsid w:val="00430694"/>
    <w:rsid w:val="00435725"/>
    <w:rsid w:val="00440D00"/>
    <w:rsid w:val="004502ED"/>
    <w:rsid w:val="00456A4A"/>
    <w:rsid w:val="00471DA1"/>
    <w:rsid w:val="0048541D"/>
    <w:rsid w:val="004968D0"/>
    <w:rsid w:val="004A592E"/>
    <w:rsid w:val="004A5983"/>
    <w:rsid w:val="004A6F9E"/>
    <w:rsid w:val="004B55F7"/>
    <w:rsid w:val="004C0850"/>
    <w:rsid w:val="004C0AC7"/>
    <w:rsid w:val="004C4FD9"/>
    <w:rsid w:val="004C7349"/>
    <w:rsid w:val="004D3AA0"/>
    <w:rsid w:val="004D5F35"/>
    <w:rsid w:val="004E2308"/>
    <w:rsid w:val="004E2838"/>
    <w:rsid w:val="005010E7"/>
    <w:rsid w:val="00506D7D"/>
    <w:rsid w:val="00515224"/>
    <w:rsid w:val="00515DC0"/>
    <w:rsid w:val="00524545"/>
    <w:rsid w:val="005272C1"/>
    <w:rsid w:val="00545192"/>
    <w:rsid w:val="00547D9D"/>
    <w:rsid w:val="0056022E"/>
    <w:rsid w:val="005614C9"/>
    <w:rsid w:val="00563E54"/>
    <w:rsid w:val="005663CC"/>
    <w:rsid w:val="0057470D"/>
    <w:rsid w:val="00581260"/>
    <w:rsid w:val="00585725"/>
    <w:rsid w:val="00590164"/>
    <w:rsid w:val="00595006"/>
    <w:rsid w:val="005B06B0"/>
    <w:rsid w:val="005B1B42"/>
    <w:rsid w:val="005C11F1"/>
    <w:rsid w:val="005C1E5B"/>
    <w:rsid w:val="005C764D"/>
    <w:rsid w:val="005D3B0B"/>
    <w:rsid w:val="005D595C"/>
    <w:rsid w:val="005E232E"/>
    <w:rsid w:val="005E61A2"/>
    <w:rsid w:val="005F451C"/>
    <w:rsid w:val="005F51FB"/>
    <w:rsid w:val="005F7935"/>
    <w:rsid w:val="006033A3"/>
    <w:rsid w:val="00622A56"/>
    <w:rsid w:val="00623712"/>
    <w:rsid w:val="006273C4"/>
    <w:rsid w:val="00627558"/>
    <w:rsid w:val="00635C61"/>
    <w:rsid w:val="006405C6"/>
    <w:rsid w:val="006445FF"/>
    <w:rsid w:val="0065479B"/>
    <w:rsid w:val="006621A9"/>
    <w:rsid w:val="006642FB"/>
    <w:rsid w:val="00670F7F"/>
    <w:rsid w:val="006728E4"/>
    <w:rsid w:val="006731D2"/>
    <w:rsid w:val="0067528A"/>
    <w:rsid w:val="0067601E"/>
    <w:rsid w:val="006771CF"/>
    <w:rsid w:val="00680B45"/>
    <w:rsid w:val="006A2324"/>
    <w:rsid w:val="006A2BBB"/>
    <w:rsid w:val="006A5865"/>
    <w:rsid w:val="006A7B45"/>
    <w:rsid w:val="006A7BC2"/>
    <w:rsid w:val="006B1F74"/>
    <w:rsid w:val="006B26E3"/>
    <w:rsid w:val="006C7068"/>
    <w:rsid w:val="006C7171"/>
    <w:rsid w:val="006D00D9"/>
    <w:rsid w:val="006D07CE"/>
    <w:rsid w:val="006D1B05"/>
    <w:rsid w:val="006E6C52"/>
    <w:rsid w:val="00700F4E"/>
    <w:rsid w:val="007038FA"/>
    <w:rsid w:val="007042D5"/>
    <w:rsid w:val="00705350"/>
    <w:rsid w:val="00713AFE"/>
    <w:rsid w:val="007152FA"/>
    <w:rsid w:val="00717085"/>
    <w:rsid w:val="00717B7D"/>
    <w:rsid w:val="00724A72"/>
    <w:rsid w:val="007312D7"/>
    <w:rsid w:val="00740331"/>
    <w:rsid w:val="00741B86"/>
    <w:rsid w:val="00742368"/>
    <w:rsid w:val="0074738B"/>
    <w:rsid w:val="007508C1"/>
    <w:rsid w:val="007534CE"/>
    <w:rsid w:val="0076080B"/>
    <w:rsid w:val="00761331"/>
    <w:rsid w:val="00772176"/>
    <w:rsid w:val="007966AF"/>
    <w:rsid w:val="00796AAA"/>
    <w:rsid w:val="007A72F6"/>
    <w:rsid w:val="007B5D28"/>
    <w:rsid w:val="007B6B83"/>
    <w:rsid w:val="007B7DB1"/>
    <w:rsid w:val="007C0FC2"/>
    <w:rsid w:val="007C637E"/>
    <w:rsid w:val="007E126C"/>
    <w:rsid w:val="007E38B6"/>
    <w:rsid w:val="007F4B9A"/>
    <w:rsid w:val="007F76E3"/>
    <w:rsid w:val="0080299F"/>
    <w:rsid w:val="00807055"/>
    <w:rsid w:val="00812D84"/>
    <w:rsid w:val="00814527"/>
    <w:rsid w:val="00824B42"/>
    <w:rsid w:val="00830176"/>
    <w:rsid w:val="00834879"/>
    <w:rsid w:val="00840D66"/>
    <w:rsid w:val="00841380"/>
    <w:rsid w:val="00851201"/>
    <w:rsid w:val="00851C6F"/>
    <w:rsid w:val="00851FFA"/>
    <w:rsid w:val="00854961"/>
    <w:rsid w:val="00861930"/>
    <w:rsid w:val="008637D8"/>
    <w:rsid w:val="008655CA"/>
    <w:rsid w:val="00871949"/>
    <w:rsid w:val="00875DB3"/>
    <w:rsid w:val="0087710A"/>
    <w:rsid w:val="00880994"/>
    <w:rsid w:val="00883AB6"/>
    <w:rsid w:val="00890D26"/>
    <w:rsid w:val="008A130C"/>
    <w:rsid w:val="008A1CA9"/>
    <w:rsid w:val="008A5E8A"/>
    <w:rsid w:val="008B1341"/>
    <w:rsid w:val="008B5173"/>
    <w:rsid w:val="008B5A96"/>
    <w:rsid w:val="008B7941"/>
    <w:rsid w:val="008C3ACE"/>
    <w:rsid w:val="008D3713"/>
    <w:rsid w:val="008D3A15"/>
    <w:rsid w:val="008D7C4C"/>
    <w:rsid w:val="008F32EB"/>
    <w:rsid w:val="008F49FD"/>
    <w:rsid w:val="008F689B"/>
    <w:rsid w:val="0090069B"/>
    <w:rsid w:val="00902A27"/>
    <w:rsid w:val="009031E2"/>
    <w:rsid w:val="00905158"/>
    <w:rsid w:val="009070F5"/>
    <w:rsid w:val="0091092E"/>
    <w:rsid w:val="00915AB7"/>
    <w:rsid w:val="00916391"/>
    <w:rsid w:val="00920A58"/>
    <w:rsid w:val="00921CB2"/>
    <w:rsid w:val="00922977"/>
    <w:rsid w:val="009321C4"/>
    <w:rsid w:val="0094038A"/>
    <w:rsid w:val="00963DEA"/>
    <w:rsid w:val="00973A22"/>
    <w:rsid w:val="00983783"/>
    <w:rsid w:val="00983A2F"/>
    <w:rsid w:val="00987F4A"/>
    <w:rsid w:val="009920B5"/>
    <w:rsid w:val="009926D5"/>
    <w:rsid w:val="009B0AAD"/>
    <w:rsid w:val="009C2D8E"/>
    <w:rsid w:val="009C5466"/>
    <w:rsid w:val="009C6665"/>
    <w:rsid w:val="009C7475"/>
    <w:rsid w:val="009D2FF9"/>
    <w:rsid w:val="009D3E7D"/>
    <w:rsid w:val="009F71C9"/>
    <w:rsid w:val="00A01C06"/>
    <w:rsid w:val="00A06E5B"/>
    <w:rsid w:val="00A072DD"/>
    <w:rsid w:val="00A17A19"/>
    <w:rsid w:val="00A23E5D"/>
    <w:rsid w:val="00A26109"/>
    <w:rsid w:val="00A3092E"/>
    <w:rsid w:val="00A368AD"/>
    <w:rsid w:val="00A4016B"/>
    <w:rsid w:val="00A40300"/>
    <w:rsid w:val="00A51B14"/>
    <w:rsid w:val="00A6223B"/>
    <w:rsid w:val="00A754E2"/>
    <w:rsid w:val="00A82FA8"/>
    <w:rsid w:val="00A845AD"/>
    <w:rsid w:val="00A85962"/>
    <w:rsid w:val="00AA31FE"/>
    <w:rsid w:val="00AA49A8"/>
    <w:rsid w:val="00AD0D94"/>
    <w:rsid w:val="00AD65FF"/>
    <w:rsid w:val="00AE4054"/>
    <w:rsid w:val="00AE4A57"/>
    <w:rsid w:val="00AF2E6F"/>
    <w:rsid w:val="00AF7B9E"/>
    <w:rsid w:val="00B02ACD"/>
    <w:rsid w:val="00B05207"/>
    <w:rsid w:val="00B11163"/>
    <w:rsid w:val="00B12821"/>
    <w:rsid w:val="00B16A55"/>
    <w:rsid w:val="00B2018F"/>
    <w:rsid w:val="00B23CE0"/>
    <w:rsid w:val="00B303AB"/>
    <w:rsid w:val="00B32F38"/>
    <w:rsid w:val="00B34821"/>
    <w:rsid w:val="00B35C97"/>
    <w:rsid w:val="00B570D0"/>
    <w:rsid w:val="00B7123D"/>
    <w:rsid w:val="00B71C8B"/>
    <w:rsid w:val="00B76B10"/>
    <w:rsid w:val="00B77799"/>
    <w:rsid w:val="00B777C0"/>
    <w:rsid w:val="00B862CF"/>
    <w:rsid w:val="00B9443F"/>
    <w:rsid w:val="00BA19A4"/>
    <w:rsid w:val="00BB5139"/>
    <w:rsid w:val="00BD1DCB"/>
    <w:rsid w:val="00BD481D"/>
    <w:rsid w:val="00BD6118"/>
    <w:rsid w:val="00BE0D44"/>
    <w:rsid w:val="00BE1D18"/>
    <w:rsid w:val="00BF1B6A"/>
    <w:rsid w:val="00C03B4E"/>
    <w:rsid w:val="00C06E50"/>
    <w:rsid w:val="00C075E5"/>
    <w:rsid w:val="00C10320"/>
    <w:rsid w:val="00C200D6"/>
    <w:rsid w:val="00C20608"/>
    <w:rsid w:val="00C21B0E"/>
    <w:rsid w:val="00C23A72"/>
    <w:rsid w:val="00C272EF"/>
    <w:rsid w:val="00C34F8E"/>
    <w:rsid w:val="00C42E9D"/>
    <w:rsid w:val="00C4518F"/>
    <w:rsid w:val="00C53E26"/>
    <w:rsid w:val="00C54FB1"/>
    <w:rsid w:val="00C55CDF"/>
    <w:rsid w:val="00C55FB5"/>
    <w:rsid w:val="00C60495"/>
    <w:rsid w:val="00C61118"/>
    <w:rsid w:val="00C65083"/>
    <w:rsid w:val="00C702D5"/>
    <w:rsid w:val="00C72CCC"/>
    <w:rsid w:val="00C741B4"/>
    <w:rsid w:val="00C80A91"/>
    <w:rsid w:val="00C822F9"/>
    <w:rsid w:val="00C8410E"/>
    <w:rsid w:val="00C85112"/>
    <w:rsid w:val="00C9152D"/>
    <w:rsid w:val="00C9357A"/>
    <w:rsid w:val="00C942A6"/>
    <w:rsid w:val="00CA0D14"/>
    <w:rsid w:val="00CA2E15"/>
    <w:rsid w:val="00CA72D2"/>
    <w:rsid w:val="00CA7EDE"/>
    <w:rsid w:val="00CB3FBE"/>
    <w:rsid w:val="00CB72F8"/>
    <w:rsid w:val="00CC34FC"/>
    <w:rsid w:val="00CD1EE2"/>
    <w:rsid w:val="00CF2815"/>
    <w:rsid w:val="00CF2D69"/>
    <w:rsid w:val="00D116BA"/>
    <w:rsid w:val="00D153F3"/>
    <w:rsid w:val="00D30404"/>
    <w:rsid w:val="00D446BF"/>
    <w:rsid w:val="00D4482F"/>
    <w:rsid w:val="00D449A8"/>
    <w:rsid w:val="00D46C12"/>
    <w:rsid w:val="00D557AA"/>
    <w:rsid w:val="00D55B75"/>
    <w:rsid w:val="00D621A3"/>
    <w:rsid w:val="00D67A4B"/>
    <w:rsid w:val="00D73C60"/>
    <w:rsid w:val="00D8380B"/>
    <w:rsid w:val="00D855CA"/>
    <w:rsid w:val="00DA2919"/>
    <w:rsid w:val="00DA7E4F"/>
    <w:rsid w:val="00DB0FB4"/>
    <w:rsid w:val="00DC1E37"/>
    <w:rsid w:val="00DD1265"/>
    <w:rsid w:val="00DD14A1"/>
    <w:rsid w:val="00DD16F8"/>
    <w:rsid w:val="00DD5FC1"/>
    <w:rsid w:val="00DD6817"/>
    <w:rsid w:val="00DE2A98"/>
    <w:rsid w:val="00DE65B4"/>
    <w:rsid w:val="00E00678"/>
    <w:rsid w:val="00E00E80"/>
    <w:rsid w:val="00E01770"/>
    <w:rsid w:val="00E03CB4"/>
    <w:rsid w:val="00E16092"/>
    <w:rsid w:val="00E21722"/>
    <w:rsid w:val="00E22053"/>
    <w:rsid w:val="00E3134B"/>
    <w:rsid w:val="00E37BA7"/>
    <w:rsid w:val="00E4043B"/>
    <w:rsid w:val="00E4058F"/>
    <w:rsid w:val="00E51972"/>
    <w:rsid w:val="00E51F64"/>
    <w:rsid w:val="00E6107A"/>
    <w:rsid w:val="00E62943"/>
    <w:rsid w:val="00E6642C"/>
    <w:rsid w:val="00E66556"/>
    <w:rsid w:val="00E67A1C"/>
    <w:rsid w:val="00E67FEA"/>
    <w:rsid w:val="00E76632"/>
    <w:rsid w:val="00E84ABB"/>
    <w:rsid w:val="00E937B5"/>
    <w:rsid w:val="00E94EFB"/>
    <w:rsid w:val="00EA3930"/>
    <w:rsid w:val="00EB1E07"/>
    <w:rsid w:val="00ED156F"/>
    <w:rsid w:val="00ED3511"/>
    <w:rsid w:val="00ED3E8B"/>
    <w:rsid w:val="00EE2827"/>
    <w:rsid w:val="00EE4F48"/>
    <w:rsid w:val="00EF314E"/>
    <w:rsid w:val="00EF6AA2"/>
    <w:rsid w:val="00EF7A87"/>
    <w:rsid w:val="00F000EA"/>
    <w:rsid w:val="00F03599"/>
    <w:rsid w:val="00F04D8A"/>
    <w:rsid w:val="00F075D0"/>
    <w:rsid w:val="00F10515"/>
    <w:rsid w:val="00F1695C"/>
    <w:rsid w:val="00F30339"/>
    <w:rsid w:val="00F47D91"/>
    <w:rsid w:val="00F618EF"/>
    <w:rsid w:val="00F647E1"/>
    <w:rsid w:val="00F64FC2"/>
    <w:rsid w:val="00F66674"/>
    <w:rsid w:val="00F7007C"/>
    <w:rsid w:val="00F7699C"/>
    <w:rsid w:val="00F83256"/>
    <w:rsid w:val="00F848EF"/>
    <w:rsid w:val="00F9085C"/>
    <w:rsid w:val="00F94930"/>
    <w:rsid w:val="00F9581D"/>
    <w:rsid w:val="00FA2BAE"/>
    <w:rsid w:val="00FA783C"/>
    <w:rsid w:val="00FA78AD"/>
    <w:rsid w:val="00FB3FDE"/>
    <w:rsid w:val="00FB6E7B"/>
    <w:rsid w:val="00FD274A"/>
    <w:rsid w:val="00FD2984"/>
    <w:rsid w:val="00FD365F"/>
    <w:rsid w:val="00FD42D7"/>
    <w:rsid w:val="00FD49CC"/>
    <w:rsid w:val="00FE17BA"/>
    <w:rsid w:val="00FF345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TW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E7FBC"/>
    <w:pPr>
      <w:widowControl w:val="0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0375EE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rsid w:val="00BE0D44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BE0D44"/>
    <w:rPr>
      <w:rFonts w:ascii="Calibri" w:hAnsi="Calibri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1</TotalTime>
  <Pages>6</Pages>
  <Words>5921</Words>
  <Characters>32566</Characters>
  <Application>Microsoft Office Word</Application>
  <DocSecurity>0</DocSecurity>
  <Lines>626</Lines>
  <Paragraphs>381</Paragraphs>
  <ScaleCrop>false</ScaleCrop>
  <HeadingPairs>
    <vt:vector size="2" baseType="variant">
      <vt:variant>
        <vt:lpstr>標題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10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使用者</dc:creator>
  <cp:keywords/>
  <dc:description/>
  <cp:lastModifiedBy>CBNODADO</cp:lastModifiedBy>
  <cp:revision>174</cp:revision>
  <dcterms:created xsi:type="dcterms:W3CDTF">2017-01-28T00:39:00Z</dcterms:created>
  <dcterms:modified xsi:type="dcterms:W3CDTF">2017-03-08T14:34:00Z</dcterms:modified>
</cp:coreProperties>
</file>